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003B53E2" w:rsidP="00DF7E9F">
      <w:pPr>
        <w:pStyle w:val="Ttulo"/>
        <w:rPr>
          <w:lang w:val="es-ES_tradnl"/>
        </w:rPr>
      </w:pPr>
      <w:r>
        <w:rPr>
          <w:lang w:val="es-ES_tradnl"/>
        </w:rPr>
        <w:t>Generador y Filtrador hidráulico</w:t>
      </w:r>
      <w:r w:rsidR="00E06F49">
        <w:rPr>
          <w:lang w:val="es-ES_tradnl"/>
        </w:rPr>
        <w:t xml:space="preserve"> – </w:t>
      </w:r>
      <w:r>
        <w:rPr>
          <w:lang w:val="es-ES_tradnl"/>
        </w:rPr>
        <w:t>GyFhi</w:t>
      </w:r>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8" w:history="1">
        <w:r w:rsidR="005F47EC" w:rsidRPr="007E21FE">
          <w:rPr>
            <w:rStyle w:val="Hipervnculo"/>
            <w:lang w:val="es-ES_tradnl"/>
          </w:rPr>
          <w:t>https://upm365.sharepoint.com/sites/SBC22M01</w:t>
        </w:r>
      </w:hyperlink>
    </w:p>
    <w:p w14:paraId="4C927C84" w14:textId="77777777" w:rsidR="00276F27" w:rsidRPr="000C1615" w:rsidRDefault="00276F27" w:rsidP="00276F27">
      <w:pPr>
        <w:rPr>
          <w:lang w:val="es-ES_tradnl"/>
        </w:rPr>
      </w:pPr>
    </w:p>
    <w:p w14:paraId="2ABFB37D" w14:textId="6CD7D6C3" w:rsidR="00276F27" w:rsidRPr="00DF7E9F" w:rsidRDefault="00276F27" w:rsidP="005D5DC6">
      <w:pPr>
        <w:jc w:val="center"/>
        <w:rPr>
          <w:i/>
          <w:lang w:val="es-ES_tradnl"/>
        </w:rPr>
      </w:pPr>
      <w:r w:rsidRPr="00DF7E9F">
        <w:rPr>
          <w:i/>
          <w:lang w:val="es-ES_tradnl"/>
        </w:rPr>
        <w:t>&lt;Fotog</w:t>
      </w:r>
      <w:r w:rsidR="005D5DC6" w:rsidRPr="00DF7E9F">
        <w:rPr>
          <w:i/>
          <w:lang w:val="es-ES_tradnl"/>
        </w:rPr>
        <w:t>rafía del proyecto desarrollado&gt;</w:t>
      </w:r>
      <w:r w:rsidR="00AF5896">
        <w:rPr>
          <w:i/>
          <w:lang w:val="es-ES_tradnl"/>
        </w:rPr>
        <w:t xml:space="preserve"> </w:t>
      </w:r>
      <w:r w:rsidR="00AF5896" w:rsidRPr="00AF5896">
        <w:rPr>
          <w:i/>
          <w:color w:val="FF0000"/>
          <w:lang w:val="es-ES_tradnl"/>
        </w:rPr>
        <w:t>TO-DO</w:t>
      </w:r>
    </w:p>
    <w:p w14:paraId="760248CB" w14:textId="26CCD7B3" w:rsidR="00DF7E9F" w:rsidRPr="000C1615" w:rsidRDefault="00E37FC2" w:rsidP="005D5DC6">
      <w:pPr>
        <w:jc w:val="center"/>
        <w:rPr>
          <w:lang w:val="es-ES_tradnl"/>
        </w:rPr>
      </w:pPr>
      <w:r w:rsidRPr="00E37FC2">
        <w:rPr>
          <w:noProof/>
          <w:lang w:val="en-US"/>
        </w:rPr>
        <w:drawing>
          <wp:inline distT="0" distB="0" distL="0" distR="0" wp14:anchorId="21660B28" wp14:editId="6D56796A">
            <wp:extent cx="4864309" cy="3193325"/>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9"/>
                    <a:stretch>
                      <a:fillRect/>
                    </a:stretch>
                  </pic:blipFill>
                  <pic:spPr>
                    <a:xfrm>
                      <a:off x="0" y="0"/>
                      <a:ext cx="4873778" cy="3199541"/>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079DB65E" w:rsidR="00694FF8" w:rsidRPr="003E6B0F" w:rsidRDefault="00694FF8" w:rsidP="008478C7">
      <w:pPr>
        <w:rPr>
          <w:lang w:val="es-ES_tradnl"/>
        </w:rPr>
      </w:pPr>
      <w:r w:rsidRPr="008478C7">
        <w:rPr>
          <w:lang w:val="es-ES_tradnl"/>
        </w:rPr>
        <w:t>Miembros del equipo:</w:t>
      </w:r>
    </w:p>
    <w:tbl>
      <w:tblPr>
        <w:tblStyle w:val="Sombreadoclaro"/>
        <w:tblW w:w="0" w:type="auto"/>
        <w:tblLook w:val="04A0" w:firstRow="1" w:lastRow="0" w:firstColumn="1" w:lastColumn="0" w:noHBand="0" w:noVBand="1"/>
      </w:tblPr>
      <w:tblGrid>
        <w:gridCol w:w="3359"/>
        <w:gridCol w:w="3979"/>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0"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1"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304B955F" w:rsidR="00694FF8" w:rsidRPr="00C14828" w:rsidRDefault="000000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2" w:history="1">
              <w:r w:rsidR="000D0600" w:rsidRPr="008D2B98">
                <w:rPr>
                  <w:rStyle w:val="Hipervnculo"/>
                </w:rPr>
                <w:t>raul.parla.mota</w:t>
              </w:r>
              <w:r w:rsidR="000D0600"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71BC70D6"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3" w:history="1">
              <w:r w:rsidR="00460767" w:rsidRPr="004D4C0F">
                <w:rPr>
                  <w:rStyle w:val="Hipervnculo"/>
                  <w:lang w:val="es-ES_tradnl"/>
                </w:rPr>
                <w:t>alejandro.rinon.reneo@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4"/>
          <w:headerReference w:type="default" r:id="rId15"/>
          <w:footerReference w:type="even" r:id="rId16"/>
          <w:footerReference w:type="default" r:id="rId17"/>
          <w:headerReference w:type="first" r:id="rId18"/>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1EB14575" w14:textId="0D389800" w:rsidR="000E30F0"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0E30F0" w:rsidRPr="005B7300">
        <w:rPr>
          <w:noProof/>
          <w:lang w:val="es-ES_tradnl"/>
        </w:rPr>
        <w:t>1.Introducción</w:t>
      </w:r>
      <w:r w:rsidR="000E30F0">
        <w:rPr>
          <w:noProof/>
        </w:rPr>
        <w:tab/>
      </w:r>
      <w:r w:rsidR="000E30F0">
        <w:rPr>
          <w:noProof/>
        </w:rPr>
        <w:fldChar w:fldCharType="begin"/>
      </w:r>
      <w:r w:rsidR="000E30F0">
        <w:rPr>
          <w:noProof/>
        </w:rPr>
        <w:instrText xml:space="preserve"> PAGEREF _Toc120886658 \h </w:instrText>
      </w:r>
      <w:r w:rsidR="000E30F0">
        <w:rPr>
          <w:noProof/>
        </w:rPr>
      </w:r>
      <w:r w:rsidR="000E30F0">
        <w:rPr>
          <w:noProof/>
        </w:rPr>
        <w:fldChar w:fldCharType="separate"/>
      </w:r>
      <w:r w:rsidR="000E30F0">
        <w:rPr>
          <w:noProof/>
        </w:rPr>
        <w:t>3</w:t>
      </w:r>
      <w:r w:rsidR="000E30F0">
        <w:rPr>
          <w:noProof/>
        </w:rPr>
        <w:fldChar w:fldCharType="end"/>
      </w:r>
    </w:p>
    <w:p w14:paraId="11C26110" w14:textId="141437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1 Contexto</w:t>
      </w:r>
      <w:r>
        <w:rPr>
          <w:noProof/>
        </w:rPr>
        <w:tab/>
      </w:r>
      <w:r>
        <w:rPr>
          <w:noProof/>
        </w:rPr>
        <w:fldChar w:fldCharType="begin"/>
      </w:r>
      <w:r>
        <w:rPr>
          <w:noProof/>
        </w:rPr>
        <w:instrText xml:space="preserve"> PAGEREF _Toc120886659 \h </w:instrText>
      </w:r>
      <w:r>
        <w:rPr>
          <w:noProof/>
        </w:rPr>
      </w:r>
      <w:r>
        <w:rPr>
          <w:noProof/>
        </w:rPr>
        <w:fldChar w:fldCharType="separate"/>
      </w:r>
      <w:r>
        <w:rPr>
          <w:noProof/>
        </w:rPr>
        <w:t>3</w:t>
      </w:r>
      <w:r>
        <w:rPr>
          <w:noProof/>
        </w:rPr>
        <w:fldChar w:fldCharType="end"/>
      </w:r>
    </w:p>
    <w:p w14:paraId="69126832" w14:textId="5F56248D"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2 Trabajo relacionado</w:t>
      </w:r>
      <w:r>
        <w:rPr>
          <w:noProof/>
        </w:rPr>
        <w:tab/>
      </w:r>
      <w:r>
        <w:rPr>
          <w:noProof/>
        </w:rPr>
        <w:fldChar w:fldCharType="begin"/>
      </w:r>
      <w:r>
        <w:rPr>
          <w:noProof/>
        </w:rPr>
        <w:instrText xml:space="preserve"> PAGEREF _Toc120886660 \h </w:instrText>
      </w:r>
      <w:r>
        <w:rPr>
          <w:noProof/>
        </w:rPr>
      </w:r>
      <w:r>
        <w:rPr>
          <w:noProof/>
        </w:rPr>
        <w:fldChar w:fldCharType="separate"/>
      </w:r>
      <w:r>
        <w:rPr>
          <w:noProof/>
        </w:rPr>
        <w:t>4</w:t>
      </w:r>
      <w:r>
        <w:rPr>
          <w:noProof/>
        </w:rPr>
        <w:fldChar w:fldCharType="end"/>
      </w:r>
    </w:p>
    <w:p w14:paraId="023427A6" w14:textId="1DC37D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3 Objetivo del proyecto</w:t>
      </w:r>
      <w:r>
        <w:rPr>
          <w:noProof/>
        </w:rPr>
        <w:tab/>
      </w:r>
      <w:r>
        <w:rPr>
          <w:noProof/>
        </w:rPr>
        <w:fldChar w:fldCharType="begin"/>
      </w:r>
      <w:r>
        <w:rPr>
          <w:noProof/>
        </w:rPr>
        <w:instrText xml:space="preserve"> PAGEREF _Toc120886661 \h </w:instrText>
      </w:r>
      <w:r>
        <w:rPr>
          <w:noProof/>
        </w:rPr>
      </w:r>
      <w:r>
        <w:rPr>
          <w:noProof/>
        </w:rPr>
        <w:fldChar w:fldCharType="separate"/>
      </w:r>
      <w:r>
        <w:rPr>
          <w:noProof/>
        </w:rPr>
        <w:t>5</w:t>
      </w:r>
      <w:r>
        <w:rPr>
          <w:noProof/>
        </w:rPr>
        <w:fldChar w:fldCharType="end"/>
      </w:r>
    </w:p>
    <w:p w14:paraId="25E1CAD9" w14:textId="5017E6B7" w:rsidR="000E30F0" w:rsidRDefault="000E30F0">
      <w:pPr>
        <w:pStyle w:val="TDC1"/>
        <w:rPr>
          <w:rFonts w:asciiTheme="minorHAnsi" w:eastAsiaTheme="minorEastAsia" w:hAnsiTheme="minorHAnsi" w:cstheme="minorBidi"/>
          <w:noProof/>
          <w:lang w:eastAsia="es-ES"/>
        </w:rPr>
      </w:pPr>
      <w:r w:rsidRPr="005B7300">
        <w:rPr>
          <w:noProof/>
          <w:lang w:val="es-ES_tradnl"/>
        </w:rPr>
        <w:t>2. Solución implementada: Descripción técnica del proyecto</w:t>
      </w:r>
      <w:r>
        <w:rPr>
          <w:noProof/>
        </w:rPr>
        <w:tab/>
      </w:r>
      <w:r>
        <w:rPr>
          <w:noProof/>
        </w:rPr>
        <w:fldChar w:fldCharType="begin"/>
      </w:r>
      <w:r>
        <w:rPr>
          <w:noProof/>
        </w:rPr>
        <w:instrText xml:space="preserve"> PAGEREF _Toc120886662 \h </w:instrText>
      </w:r>
      <w:r>
        <w:rPr>
          <w:noProof/>
        </w:rPr>
      </w:r>
      <w:r>
        <w:rPr>
          <w:noProof/>
        </w:rPr>
        <w:fldChar w:fldCharType="separate"/>
      </w:r>
      <w:r>
        <w:rPr>
          <w:noProof/>
        </w:rPr>
        <w:t>9</w:t>
      </w:r>
      <w:r>
        <w:rPr>
          <w:noProof/>
        </w:rPr>
        <w:fldChar w:fldCharType="end"/>
      </w:r>
    </w:p>
    <w:p w14:paraId="622F9B82" w14:textId="6C7E4C58"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1 Software</w:t>
      </w:r>
      <w:r>
        <w:rPr>
          <w:noProof/>
        </w:rPr>
        <w:tab/>
      </w:r>
      <w:r>
        <w:rPr>
          <w:noProof/>
        </w:rPr>
        <w:fldChar w:fldCharType="begin"/>
      </w:r>
      <w:r>
        <w:rPr>
          <w:noProof/>
        </w:rPr>
        <w:instrText xml:space="preserve"> PAGEREF _Toc120886663 \h </w:instrText>
      </w:r>
      <w:r>
        <w:rPr>
          <w:noProof/>
        </w:rPr>
      </w:r>
      <w:r>
        <w:rPr>
          <w:noProof/>
        </w:rPr>
        <w:fldChar w:fldCharType="separate"/>
      </w:r>
      <w:r>
        <w:rPr>
          <w:noProof/>
        </w:rPr>
        <w:t>9</w:t>
      </w:r>
      <w:r>
        <w:rPr>
          <w:noProof/>
        </w:rPr>
        <w:fldChar w:fldCharType="end"/>
      </w:r>
    </w:p>
    <w:p w14:paraId="576DAF4E" w14:textId="0E7A47A2"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Código y librerías</w:t>
      </w:r>
      <w:r>
        <w:rPr>
          <w:noProof/>
        </w:rPr>
        <w:tab/>
      </w:r>
      <w:r>
        <w:rPr>
          <w:noProof/>
        </w:rPr>
        <w:fldChar w:fldCharType="begin"/>
      </w:r>
      <w:r>
        <w:rPr>
          <w:noProof/>
        </w:rPr>
        <w:instrText xml:space="preserve"> PAGEREF _Toc120886664 \h </w:instrText>
      </w:r>
      <w:r>
        <w:rPr>
          <w:noProof/>
        </w:rPr>
      </w:r>
      <w:r>
        <w:rPr>
          <w:noProof/>
        </w:rPr>
        <w:fldChar w:fldCharType="separate"/>
      </w:r>
      <w:r>
        <w:rPr>
          <w:noProof/>
        </w:rPr>
        <w:t>9</w:t>
      </w:r>
      <w:r>
        <w:rPr>
          <w:noProof/>
        </w:rPr>
        <w:fldChar w:fldCharType="end"/>
      </w:r>
    </w:p>
    <w:p w14:paraId="25EB1E73" w14:textId="384C8483"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Plataforma IoT</w:t>
      </w:r>
      <w:r>
        <w:rPr>
          <w:noProof/>
        </w:rPr>
        <w:tab/>
      </w:r>
      <w:r>
        <w:rPr>
          <w:noProof/>
        </w:rPr>
        <w:fldChar w:fldCharType="begin"/>
      </w:r>
      <w:r>
        <w:rPr>
          <w:noProof/>
        </w:rPr>
        <w:instrText xml:space="preserve"> PAGEREF _Toc120886665 \h </w:instrText>
      </w:r>
      <w:r>
        <w:rPr>
          <w:noProof/>
        </w:rPr>
      </w:r>
      <w:r>
        <w:rPr>
          <w:noProof/>
        </w:rPr>
        <w:fldChar w:fldCharType="separate"/>
      </w:r>
      <w:r>
        <w:rPr>
          <w:noProof/>
        </w:rPr>
        <w:t>13</w:t>
      </w:r>
      <w:r>
        <w:rPr>
          <w:noProof/>
        </w:rPr>
        <w:fldChar w:fldCharType="end"/>
      </w:r>
    </w:p>
    <w:p w14:paraId="47FBF6D2" w14:textId="77D0029F"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2 Hardware</w:t>
      </w:r>
      <w:r>
        <w:rPr>
          <w:noProof/>
        </w:rPr>
        <w:tab/>
      </w:r>
      <w:r>
        <w:rPr>
          <w:noProof/>
        </w:rPr>
        <w:fldChar w:fldCharType="begin"/>
      </w:r>
      <w:r>
        <w:rPr>
          <w:noProof/>
        </w:rPr>
        <w:instrText xml:space="preserve"> PAGEREF _Toc120886666 \h </w:instrText>
      </w:r>
      <w:r>
        <w:rPr>
          <w:noProof/>
        </w:rPr>
      </w:r>
      <w:r>
        <w:rPr>
          <w:noProof/>
        </w:rPr>
        <w:fldChar w:fldCharType="separate"/>
      </w:r>
      <w:r>
        <w:rPr>
          <w:noProof/>
        </w:rPr>
        <w:t>20</w:t>
      </w:r>
      <w:r>
        <w:rPr>
          <w:noProof/>
        </w:rPr>
        <w:fldChar w:fldCharType="end"/>
      </w:r>
    </w:p>
    <w:p w14:paraId="2838B659" w14:textId="320B515C"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3 Casos de uso</w:t>
      </w:r>
      <w:r>
        <w:rPr>
          <w:noProof/>
        </w:rPr>
        <w:tab/>
      </w:r>
      <w:r>
        <w:rPr>
          <w:noProof/>
        </w:rPr>
        <w:fldChar w:fldCharType="begin"/>
      </w:r>
      <w:r>
        <w:rPr>
          <w:noProof/>
        </w:rPr>
        <w:instrText xml:space="preserve"> PAGEREF _Toc120886667 \h </w:instrText>
      </w:r>
      <w:r>
        <w:rPr>
          <w:noProof/>
        </w:rPr>
      </w:r>
      <w:r>
        <w:rPr>
          <w:noProof/>
        </w:rPr>
        <w:fldChar w:fldCharType="separate"/>
      </w:r>
      <w:r>
        <w:rPr>
          <w:noProof/>
        </w:rPr>
        <w:t>20</w:t>
      </w:r>
      <w:r>
        <w:rPr>
          <w:noProof/>
        </w:rPr>
        <w:fldChar w:fldCharType="end"/>
      </w:r>
    </w:p>
    <w:p w14:paraId="22B848EE" w14:textId="5589D561" w:rsidR="000E30F0" w:rsidRDefault="000E30F0">
      <w:pPr>
        <w:pStyle w:val="TDC1"/>
        <w:rPr>
          <w:rFonts w:asciiTheme="minorHAnsi" w:eastAsiaTheme="minorEastAsia" w:hAnsiTheme="minorHAnsi" w:cstheme="minorBidi"/>
          <w:noProof/>
          <w:lang w:eastAsia="es-ES"/>
        </w:rPr>
      </w:pPr>
      <w:r w:rsidRPr="005B7300">
        <w:rPr>
          <w:noProof/>
          <w:lang w:val="es-ES_tradnl"/>
        </w:rPr>
        <w:t>3. Demostración: Evaluación con/del sistema</w:t>
      </w:r>
      <w:r>
        <w:rPr>
          <w:noProof/>
        </w:rPr>
        <w:tab/>
      </w:r>
      <w:r>
        <w:rPr>
          <w:noProof/>
        </w:rPr>
        <w:fldChar w:fldCharType="begin"/>
      </w:r>
      <w:r>
        <w:rPr>
          <w:noProof/>
        </w:rPr>
        <w:instrText xml:space="preserve"> PAGEREF _Toc120886668 \h </w:instrText>
      </w:r>
      <w:r>
        <w:rPr>
          <w:noProof/>
        </w:rPr>
      </w:r>
      <w:r>
        <w:rPr>
          <w:noProof/>
        </w:rPr>
        <w:fldChar w:fldCharType="separate"/>
      </w:r>
      <w:r>
        <w:rPr>
          <w:noProof/>
        </w:rPr>
        <w:t>22</w:t>
      </w:r>
      <w:r>
        <w:rPr>
          <w:noProof/>
        </w:rPr>
        <w:fldChar w:fldCharType="end"/>
      </w:r>
    </w:p>
    <w:p w14:paraId="12D288B6" w14:textId="1B661164" w:rsidR="000E30F0" w:rsidRDefault="000E30F0">
      <w:pPr>
        <w:pStyle w:val="TDC1"/>
        <w:rPr>
          <w:rFonts w:asciiTheme="minorHAnsi" w:eastAsiaTheme="minorEastAsia" w:hAnsiTheme="minorHAnsi" w:cstheme="minorBidi"/>
          <w:noProof/>
          <w:lang w:eastAsia="es-ES"/>
        </w:rPr>
      </w:pPr>
      <w:r w:rsidRPr="005B7300">
        <w:rPr>
          <w:noProof/>
          <w:lang w:val="es-ES_tradnl"/>
        </w:rPr>
        <w:t>4. Discusión y Conclusiones</w:t>
      </w:r>
      <w:r>
        <w:rPr>
          <w:noProof/>
        </w:rPr>
        <w:tab/>
      </w:r>
      <w:r>
        <w:rPr>
          <w:noProof/>
        </w:rPr>
        <w:fldChar w:fldCharType="begin"/>
      </w:r>
      <w:r>
        <w:rPr>
          <w:noProof/>
        </w:rPr>
        <w:instrText xml:space="preserve"> PAGEREF _Toc120886669 \h </w:instrText>
      </w:r>
      <w:r>
        <w:rPr>
          <w:noProof/>
        </w:rPr>
      </w:r>
      <w:r>
        <w:rPr>
          <w:noProof/>
        </w:rPr>
        <w:fldChar w:fldCharType="separate"/>
      </w:r>
      <w:r>
        <w:rPr>
          <w:noProof/>
        </w:rPr>
        <w:t>24</w:t>
      </w:r>
      <w:r>
        <w:rPr>
          <w:noProof/>
        </w:rPr>
        <w:fldChar w:fldCharType="end"/>
      </w:r>
    </w:p>
    <w:p w14:paraId="31D37513" w14:textId="0D03ABA4"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1 Limitaciones y dificultades encontradas</w:t>
      </w:r>
      <w:r>
        <w:rPr>
          <w:noProof/>
        </w:rPr>
        <w:tab/>
      </w:r>
      <w:r>
        <w:rPr>
          <w:noProof/>
        </w:rPr>
        <w:fldChar w:fldCharType="begin"/>
      </w:r>
      <w:r>
        <w:rPr>
          <w:noProof/>
        </w:rPr>
        <w:instrText xml:space="preserve"> PAGEREF _Toc120886670 \h </w:instrText>
      </w:r>
      <w:r>
        <w:rPr>
          <w:noProof/>
        </w:rPr>
      </w:r>
      <w:r>
        <w:rPr>
          <w:noProof/>
        </w:rPr>
        <w:fldChar w:fldCharType="separate"/>
      </w:r>
      <w:r>
        <w:rPr>
          <w:noProof/>
        </w:rPr>
        <w:t>24</w:t>
      </w:r>
      <w:r>
        <w:rPr>
          <w:noProof/>
        </w:rPr>
        <w:fldChar w:fldCharType="end"/>
      </w:r>
    </w:p>
    <w:p w14:paraId="183F3445" w14:textId="459E75E6"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2 Implicaciones, prospectiva y cómo extender el trabajo</w:t>
      </w:r>
      <w:r>
        <w:rPr>
          <w:noProof/>
        </w:rPr>
        <w:tab/>
      </w:r>
      <w:r>
        <w:rPr>
          <w:noProof/>
        </w:rPr>
        <w:fldChar w:fldCharType="begin"/>
      </w:r>
      <w:r>
        <w:rPr>
          <w:noProof/>
        </w:rPr>
        <w:instrText xml:space="preserve"> PAGEREF _Toc120886671 \h </w:instrText>
      </w:r>
      <w:r>
        <w:rPr>
          <w:noProof/>
        </w:rPr>
      </w:r>
      <w:r>
        <w:rPr>
          <w:noProof/>
        </w:rPr>
        <w:fldChar w:fldCharType="separate"/>
      </w:r>
      <w:r>
        <w:rPr>
          <w:noProof/>
        </w:rPr>
        <w:t>24</w:t>
      </w:r>
      <w:r>
        <w:rPr>
          <w:noProof/>
        </w:rPr>
        <w:fldChar w:fldCharType="end"/>
      </w:r>
    </w:p>
    <w:p w14:paraId="4BC4F0CA" w14:textId="6A7FE494" w:rsidR="000E30F0" w:rsidRDefault="000E30F0">
      <w:pPr>
        <w:pStyle w:val="TDC1"/>
        <w:rPr>
          <w:rFonts w:asciiTheme="minorHAnsi" w:eastAsiaTheme="minorEastAsia" w:hAnsiTheme="minorHAnsi" w:cstheme="minorBidi"/>
          <w:noProof/>
          <w:lang w:eastAsia="es-ES"/>
        </w:rPr>
      </w:pPr>
      <w:r w:rsidRPr="005B7300">
        <w:rPr>
          <w:noProof/>
          <w:lang w:val="es-ES_tradnl"/>
        </w:rPr>
        <w:t>Referencias</w:t>
      </w:r>
      <w:r>
        <w:rPr>
          <w:noProof/>
        </w:rPr>
        <w:tab/>
      </w:r>
      <w:r>
        <w:rPr>
          <w:noProof/>
        </w:rPr>
        <w:fldChar w:fldCharType="begin"/>
      </w:r>
      <w:r>
        <w:rPr>
          <w:noProof/>
        </w:rPr>
        <w:instrText xml:space="preserve"> PAGEREF _Toc120886672 \h </w:instrText>
      </w:r>
      <w:r>
        <w:rPr>
          <w:noProof/>
        </w:rPr>
      </w:r>
      <w:r>
        <w:rPr>
          <w:noProof/>
        </w:rPr>
        <w:fldChar w:fldCharType="separate"/>
      </w:r>
      <w:r>
        <w:rPr>
          <w:noProof/>
        </w:rPr>
        <w:t>25</w:t>
      </w:r>
      <w:r>
        <w:rPr>
          <w:noProof/>
        </w:rPr>
        <w:fldChar w:fldCharType="end"/>
      </w:r>
    </w:p>
    <w:p w14:paraId="5D565849" w14:textId="13519BC4" w:rsidR="000E30F0" w:rsidRDefault="000E30F0">
      <w:pPr>
        <w:pStyle w:val="TDC1"/>
        <w:rPr>
          <w:rFonts w:asciiTheme="minorHAnsi" w:eastAsiaTheme="minorEastAsia" w:hAnsiTheme="minorHAnsi" w:cstheme="minorBidi"/>
          <w:noProof/>
          <w:lang w:eastAsia="es-ES"/>
        </w:rPr>
      </w:pPr>
      <w:r w:rsidRPr="005B7300">
        <w:rPr>
          <w:noProof/>
          <w:lang w:val="es-ES_tradnl"/>
        </w:rPr>
        <w:t>ANEXOS</w:t>
      </w:r>
      <w:r>
        <w:rPr>
          <w:noProof/>
        </w:rPr>
        <w:tab/>
      </w:r>
      <w:r>
        <w:rPr>
          <w:noProof/>
        </w:rPr>
        <w:fldChar w:fldCharType="begin"/>
      </w:r>
      <w:r>
        <w:rPr>
          <w:noProof/>
        </w:rPr>
        <w:instrText xml:space="preserve"> PAGEREF _Toc120886673 \h </w:instrText>
      </w:r>
      <w:r>
        <w:rPr>
          <w:noProof/>
        </w:rPr>
      </w:r>
      <w:r>
        <w:rPr>
          <w:noProof/>
        </w:rPr>
        <w:fldChar w:fldCharType="separate"/>
      </w:r>
      <w:r>
        <w:rPr>
          <w:noProof/>
        </w:rPr>
        <w:t>27</w:t>
      </w:r>
      <w:r>
        <w:rPr>
          <w:noProof/>
        </w:rPr>
        <w:fldChar w:fldCharType="end"/>
      </w:r>
    </w:p>
    <w:p w14:paraId="5485DFBB" w14:textId="720A9762"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 Enlazar documentos de sharepoint con la memoria</w:t>
      </w:r>
      <w:r>
        <w:rPr>
          <w:noProof/>
        </w:rPr>
        <w:tab/>
      </w:r>
      <w:r>
        <w:rPr>
          <w:noProof/>
        </w:rPr>
        <w:fldChar w:fldCharType="begin"/>
      </w:r>
      <w:r>
        <w:rPr>
          <w:noProof/>
        </w:rPr>
        <w:instrText xml:space="preserve"> PAGEREF _Toc120886674 \h </w:instrText>
      </w:r>
      <w:r>
        <w:rPr>
          <w:noProof/>
        </w:rPr>
      </w:r>
      <w:r>
        <w:rPr>
          <w:noProof/>
        </w:rPr>
        <w:fldChar w:fldCharType="separate"/>
      </w:r>
      <w:r>
        <w:rPr>
          <w:noProof/>
        </w:rPr>
        <w:t>27</w:t>
      </w:r>
      <w:r>
        <w:rPr>
          <w:noProof/>
        </w:rPr>
        <w:fldChar w:fldCharType="end"/>
      </w:r>
    </w:p>
    <w:p w14:paraId="2EE4E266" w14:textId="632D07E1"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I. Enlazar codigo github con la memoria</w:t>
      </w:r>
      <w:r>
        <w:rPr>
          <w:noProof/>
        </w:rPr>
        <w:tab/>
      </w:r>
      <w:r>
        <w:rPr>
          <w:noProof/>
        </w:rPr>
        <w:fldChar w:fldCharType="begin"/>
      </w:r>
      <w:r>
        <w:rPr>
          <w:noProof/>
        </w:rPr>
        <w:instrText xml:space="preserve"> PAGEREF _Toc120886675 \h </w:instrText>
      </w:r>
      <w:r>
        <w:rPr>
          <w:noProof/>
        </w:rPr>
      </w:r>
      <w:r>
        <w:rPr>
          <w:noProof/>
        </w:rPr>
        <w:fldChar w:fldCharType="separate"/>
      </w:r>
      <w:r>
        <w:rPr>
          <w:noProof/>
        </w:rPr>
        <w:t>28</w:t>
      </w:r>
      <w:r>
        <w:rPr>
          <w:noProof/>
        </w:rPr>
        <w:fldChar w:fldCharType="end"/>
      </w:r>
    </w:p>
    <w:p w14:paraId="20688A25" w14:textId="1DCE3840" w:rsidR="002A3C6B" w:rsidRDefault="00FE4871" w:rsidP="00FA121A">
      <w:pPr>
        <w:spacing w:after="240"/>
        <w:jc w:val="center"/>
        <w:rPr>
          <w:lang w:val="es-ES_tradnl"/>
        </w:rPr>
      </w:pPr>
      <w:r>
        <w:rPr>
          <w:lang w:val="es-ES_tradnl"/>
        </w:rPr>
        <w:fldChar w:fldCharType="end"/>
      </w:r>
      <w:bookmarkStart w:id="0"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0"/>
      <w:r w:rsidRPr="00BF51BF">
        <w:rPr>
          <w:b/>
          <w:sz w:val="28"/>
          <w:szCs w:val="28"/>
          <w:lang w:val="es-ES_tradnl"/>
        </w:rPr>
        <w:t xml:space="preserve">Índice de </w:t>
      </w:r>
      <w:r>
        <w:rPr>
          <w:b/>
          <w:sz w:val="28"/>
          <w:szCs w:val="28"/>
          <w:lang w:val="es-ES_tradnl"/>
        </w:rPr>
        <w:t>figuras</w:t>
      </w:r>
    </w:p>
    <w:p w14:paraId="04DEE815" w14:textId="12CF3101" w:rsidR="000E30F0" w:rsidRDefault="00FA121A">
      <w:pPr>
        <w:pStyle w:val="Tabladeilustraciones"/>
        <w:tabs>
          <w:tab w:val="right" w:leader="underscore" w:pos="9736"/>
        </w:tabs>
        <w:rPr>
          <w:rFonts w:asciiTheme="minorHAnsi" w:eastAsiaTheme="minorEastAsia" w:hAnsiTheme="minorHAnsi" w:cstheme="minorBidi"/>
          <w:noProof/>
          <w:lang w:eastAsia="es-ES"/>
        </w:rPr>
      </w:pPr>
      <w:r>
        <w:fldChar w:fldCharType="begin"/>
      </w:r>
      <w:r>
        <w:instrText xml:space="preserve"> TOC \h \z \c "Figura" </w:instrText>
      </w:r>
      <w:r>
        <w:fldChar w:fldCharType="separate"/>
      </w:r>
      <w:hyperlink w:anchor="_Toc120886646" w:history="1">
        <w:r w:rsidR="000E30F0" w:rsidRPr="00137335">
          <w:rPr>
            <w:rStyle w:val="Hipervnculo"/>
            <w:noProof/>
          </w:rPr>
          <w:t>Figura 1. Previsión de crecimiento de la población mundial («Población mundial», 2015)</w:t>
        </w:r>
        <w:r w:rsidR="000E30F0">
          <w:rPr>
            <w:noProof/>
            <w:webHidden/>
          </w:rPr>
          <w:tab/>
        </w:r>
        <w:r w:rsidR="000E30F0">
          <w:rPr>
            <w:noProof/>
            <w:webHidden/>
          </w:rPr>
          <w:fldChar w:fldCharType="begin"/>
        </w:r>
        <w:r w:rsidR="000E30F0">
          <w:rPr>
            <w:noProof/>
            <w:webHidden/>
          </w:rPr>
          <w:instrText xml:space="preserve"> PAGEREF _Toc120886646 \h </w:instrText>
        </w:r>
        <w:r w:rsidR="000E30F0">
          <w:rPr>
            <w:noProof/>
            <w:webHidden/>
          </w:rPr>
        </w:r>
        <w:r w:rsidR="000E30F0">
          <w:rPr>
            <w:noProof/>
            <w:webHidden/>
          </w:rPr>
          <w:fldChar w:fldCharType="separate"/>
        </w:r>
        <w:r w:rsidR="000E30F0">
          <w:rPr>
            <w:noProof/>
            <w:webHidden/>
          </w:rPr>
          <w:t>4</w:t>
        </w:r>
        <w:r w:rsidR="000E30F0">
          <w:rPr>
            <w:noProof/>
            <w:webHidden/>
          </w:rPr>
          <w:fldChar w:fldCharType="end"/>
        </w:r>
      </w:hyperlink>
    </w:p>
    <w:p w14:paraId="767A1C75" w14:textId="69BA80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7" w:history="1">
        <w:r w:rsidR="000E30F0" w:rsidRPr="00137335">
          <w:rPr>
            <w:rStyle w:val="Hipervnculo"/>
            <w:noProof/>
          </w:rPr>
          <w:t xml:space="preserve">Figura 2. 1er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7 \h </w:instrText>
        </w:r>
        <w:r w:rsidR="000E30F0">
          <w:rPr>
            <w:noProof/>
            <w:webHidden/>
          </w:rPr>
        </w:r>
        <w:r w:rsidR="000E30F0">
          <w:rPr>
            <w:noProof/>
            <w:webHidden/>
          </w:rPr>
          <w:fldChar w:fldCharType="separate"/>
        </w:r>
        <w:r w:rsidR="000E30F0">
          <w:rPr>
            <w:noProof/>
            <w:webHidden/>
          </w:rPr>
          <w:t>6</w:t>
        </w:r>
        <w:r w:rsidR="000E30F0">
          <w:rPr>
            <w:noProof/>
            <w:webHidden/>
          </w:rPr>
          <w:fldChar w:fldCharType="end"/>
        </w:r>
      </w:hyperlink>
    </w:p>
    <w:p w14:paraId="45A2A280" w14:textId="5E7B543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8" w:history="1">
        <w:r w:rsidR="000E30F0" w:rsidRPr="00137335">
          <w:rPr>
            <w:rStyle w:val="Hipervnculo"/>
            <w:noProof/>
          </w:rPr>
          <w:t xml:space="preserve">Figura 3. </w:t>
        </w:r>
        <w:r w:rsidR="000E30F0" w:rsidRPr="00137335">
          <w:rPr>
            <w:rStyle w:val="Hipervnculo"/>
            <w:noProof/>
            <w:lang w:val="es-ES_tradnl"/>
          </w:rPr>
          <w:t>Croquis sobre una segunda versión del chasis (elaboración propia)</w:t>
        </w:r>
        <w:r w:rsidR="000E30F0">
          <w:rPr>
            <w:noProof/>
            <w:webHidden/>
          </w:rPr>
          <w:tab/>
        </w:r>
        <w:r w:rsidR="000E30F0">
          <w:rPr>
            <w:noProof/>
            <w:webHidden/>
          </w:rPr>
          <w:fldChar w:fldCharType="begin"/>
        </w:r>
        <w:r w:rsidR="000E30F0">
          <w:rPr>
            <w:noProof/>
            <w:webHidden/>
          </w:rPr>
          <w:instrText xml:space="preserve"> PAGEREF _Toc120886648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0B40D4DB" w14:textId="3DC267EC"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9" w:history="1">
        <w:r w:rsidR="000E30F0" w:rsidRPr="00137335">
          <w:rPr>
            <w:rStyle w:val="Hipervnculo"/>
            <w:noProof/>
          </w:rPr>
          <w:t xml:space="preserve">Figura 4.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9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51328C8E" w14:textId="629B1412"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0" w:history="1">
        <w:r w:rsidR="000E30F0" w:rsidRPr="00137335">
          <w:rPr>
            <w:rStyle w:val="Hipervnculo"/>
            <w:noProof/>
          </w:rPr>
          <w:t xml:space="preserve">Figura 5. </w:t>
        </w:r>
        <w:r w:rsidR="000E30F0" w:rsidRPr="00137335">
          <w:rPr>
            <w:rStyle w:val="Hipervnculo"/>
            <w:noProof/>
            <w:lang w:val="es-ES_tradnl"/>
          </w:rPr>
          <w:t>Primer nivel del panel (elaboración propia)</w:t>
        </w:r>
        <w:r w:rsidR="000E30F0">
          <w:rPr>
            <w:noProof/>
            <w:webHidden/>
          </w:rPr>
          <w:tab/>
        </w:r>
        <w:r w:rsidR="000E30F0">
          <w:rPr>
            <w:noProof/>
            <w:webHidden/>
          </w:rPr>
          <w:fldChar w:fldCharType="begin"/>
        </w:r>
        <w:r w:rsidR="000E30F0">
          <w:rPr>
            <w:noProof/>
            <w:webHidden/>
          </w:rPr>
          <w:instrText xml:space="preserve"> PAGEREF _Toc120886650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1B4709DE" w14:textId="6EE7A0EF"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1" w:history="1">
        <w:r w:rsidR="000E30F0" w:rsidRPr="00137335">
          <w:rPr>
            <w:rStyle w:val="Hipervnculo"/>
            <w:noProof/>
          </w:rPr>
          <w:t xml:space="preserve">Figura 6. </w:t>
        </w:r>
        <w:r w:rsidR="000E30F0" w:rsidRPr="00137335">
          <w:rPr>
            <w:rStyle w:val="Hipervnculo"/>
            <w:noProof/>
            <w:lang w:val="es-ES_tradnl"/>
          </w:rPr>
          <w:t>Segundo nivel del panel, sección A (elaboración propia). Nótese como uno de los widgets solo se usa para verificar que se ha sincronizado.</w:t>
        </w:r>
        <w:r w:rsidR="000E30F0">
          <w:rPr>
            <w:noProof/>
            <w:webHidden/>
          </w:rPr>
          <w:tab/>
        </w:r>
        <w:r w:rsidR="000E30F0">
          <w:rPr>
            <w:noProof/>
            <w:webHidden/>
          </w:rPr>
          <w:fldChar w:fldCharType="begin"/>
        </w:r>
        <w:r w:rsidR="000E30F0">
          <w:rPr>
            <w:noProof/>
            <w:webHidden/>
          </w:rPr>
          <w:instrText xml:space="preserve"> PAGEREF _Toc120886651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0F523ACE" w14:textId="7FF6067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2" w:history="1">
        <w:r w:rsidR="000E30F0" w:rsidRPr="00137335">
          <w:rPr>
            <w:rStyle w:val="Hipervnculo"/>
            <w:noProof/>
          </w:rPr>
          <w:t xml:space="preserve">Figura 7. </w:t>
        </w:r>
        <w:r w:rsidR="000E30F0" w:rsidRPr="00137335">
          <w:rPr>
            <w:rStyle w:val="Hipervnculo"/>
            <w:noProof/>
            <w:lang w:val="es-ES_tradnl"/>
          </w:rPr>
          <w:t>Segundo nivel del panel, sección B (elaboración propia).</w:t>
        </w:r>
        <w:r w:rsidR="000E30F0">
          <w:rPr>
            <w:noProof/>
            <w:webHidden/>
          </w:rPr>
          <w:tab/>
        </w:r>
        <w:r w:rsidR="000E30F0">
          <w:rPr>
            <w:noProof/>
            <w:webHidden/>
          </w:rPr>
          <w:fldChar w:fldCharType="begin"/>
        </w:r>
        <w:r w:rsidR="000E30F0">
          <w:rPr>
            <w:noProof/>
            <w:webHidden/>
          </w:rPr>
          <w:instrText xml:space="preserve"> PAGEREF _Toc120886652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60A6AA4E" w14:textId="486ECEA4"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3" w:history="1">
        <w:r w:rsidR="000E30F0" w:rsidRPr="00137335">
          <w:rPr>
            <w:rStyle w:val="Hipervnculo"/>
            <w:noProof/>
          </w:rPr>
          <w:t xml:space="preserve">Figura 8. </w:t>
        </w:r>
        <w:r w:rsidR="000E30F0" w:rsidRPr="00137335">
          <w:rPr>
            <w:rStyle w:val="Hipervnculo"/>
            <w:noProof/>
            <w:lang w:val="es-ES_tradnl"/>
          </w:rPr>
          <w:t>Segundo nivel del panel, sección C (elaboración propia).</w:t>
        </w:r>
        <w:r w:rsidR="000E30F0">
          <w:rPr>
            <w:noProof/>
            <w:webHidden/>
          </w:rPr>
          <w:tab/>
        </w:r>
        <w:r w:rsidR="000E30F0">
          <w:rPr>
            <w:noProof/>
            <w:webHidden/>
          </w:rPr>
          <w:fldChar w:fldCharType="begin"/>
        </w:r>
        <w:r w:rsidR="000E30F0">
          <w:rPr>
            <w:noProof/>
            <w:webHidden/>
          </w:rPr>
          <w:instrText xml:space="preserve"> PAGEREF _Toc120886653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74E05863" w14:textId="77F01DC3"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4" w:history="1">
        <w:r w:rsidR="000E30F0" w:rsidRPr="00137335">
          <w:rPr>
            <w:rStyle w:val="Hipervnculo"/>
            <w:noProof/>
          </w:rPr>
          <w:t xml:space="preserve">Figura 9. </w:t>
        </w:r>
        <w:r w:rsidR="000E30F0" w:rsidRPr="00137335">
          <w:rPr>
            <w:rStyle w:val="Hipervnculo"/>
            <w:noProof/>
            <w:lang w:val="es-ES_tradnl"/>
          </w:rPr>
          <w:t>OTA Rule Chain (elaboración propia).</w:t>
        </w:r>
        <w:r w:rsidR="000E30F0">
          <w:rPr>
            <w:noProof/>
            <w:webHidden/>
          </w:rPr>
          <w:tab/>
        </w:r>
        <w:r w:rsidR="000E30F0">
          <w:rPr>
            <w:noProof/>
            <w:webHidden/>
          </w:rPr>
          <w:fldChar w:fldCharType="begin"/>
        </w:r>
        <w:r w:rsidR="000E30F0">
          <w:rPr>
            <w:noProof/>
            <w:webHidden/>
          </w:rPr>
          <w:instrText xml:space="preserve"> PAGEREF _Toc120886654 \h </w:instrText>
        </w:r>
        <w:r w:rsidR="000E30F0">
          <w:rPr>
            <w:noProof/>
            <w:webHidden/>
          </w:rPr>
        </w:r>
        <w:r w:rsidR="000E30F0">
          <w:rPr>
            <w:noProof/>
            <w:webHidden/>
          </w:rPr>
          <w:fldChar w:fldCharType="separate"/>
        </w:r>
        <w:r w:rsidR="000E30F0">
          <w:rPr>
            <w:noProof/>
            <w:webHidden/>
          </w:rPr>
          <w:t>16</w:t>
        </w:r>
        <w:r w:rsidR="000E30F0">
          <w:rPr>
            <w:noProof/>
            <w:webHidden/>
          </w:rPr>
          <w:fldChar w:fldCharType="end"/>
        </w:r>
      </w:hyperlink>
    </w:p>
    <w:p w14:paraId="5DABB6F0" w14:textId="15384FD7"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5" w:history="1">
        <w:r w:rsidR="000E30F0" w:rsidRPr="00137335">
          <w:rPr>
            <w:rStyle w:val="Hipervnculo"/>
            <w:noProof/>
          </w:rPr>
          <w:t xml:space="preserve">Figura 10. </w:t>
        </w:r>
        <w:r w:rsidR="000E30F0" w:rsidRPr="00137335">
          <w:rPr>
            <w:rStyle w:val="Hipervnculo"/>
            <w:noProof/>
            <w:lang w:val="es-ES_tradnl"/>
          </w:rPr>
          <w:t>TeaSpike Rool Chain (elaboración propia).</w:t>
        </w:r>
        <w:r w:rsidR="000E30F0">
          <w:rPr>
            <w:noProof/>
            <w:webHidden/>
          </w:rPr>
          <w:tab/>
        </w:r>
        <w:r w:rsidR="000E30F0">
          <w:rPr>
            <w:noProof/>
            <w:webHidden/>
          </w:rPr>
          <w:fldChar w:fldCharType="begin"/>
        </w:r>
        <w:r w:rsidR="000E30F0">
          <w:rPr>
            <w:noProof/>
            <w:webHidden/>
          </w:rPr>
          <w:instrText xml:space="preserve"> PAGEREF _Toc120886655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1F960176" w14:textId="02102A76"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6" w:history="1">
        <w:r w:rsidR="000E30F0" w:rsidRPr="00137335">
          <w:rPr>
            <w:rStyle w:val="Hipervnculo"/>
            <w:noProof/>
          </w:rPr>
          <w:t xml:space="preserve">Figura 11. </w:t>
        </w:r>
        <w:r w:rsidR="000E30F0" w:rsidRPr="00137335">
          <w:rPr>
            <w:rStyle w:val="Hipervnculo"/>
            <w:noProof/>
            <w:lang w:val="es-ES_tradnl"/>
          </w:rPr>
          <w:t>Root Rule Chain (elaboración propia).</w:t>
        </w:r>
        <w:r w:rsidR="000E30F0">
          <w:rPr>
            <w:noProof/>
            <w:webHidden/>
          </w:rPr>
          <w:tab/>
        </w:r>
        <w:r w:rsidR="000E30F0">
          <w:rPr>
            <w:noProof/>
            <w:webHidden/>
          </w:rPr>
          <w:fldChar w:fldCharType="begin"/>
        </w:r>
        <w:r w:rsidR="000E30F0">
          <w:rPr>
            <w:noProof/>
            <w:webHidden/>
          </w:rPr>
          <w:instrText xml:space="preserve"> PAGEREF _Toc120886656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58C2D166" w14:textId="0DB307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7" w:history="1">
        <w:r w:rsidR="000E30F0" w:rsidRPr="00137335">
          <w:rPr>
            <w:rStyle w:val="Hipervnculo"/>
            <w:noProof/>
          </w:rPr>
          <w:t xml:space="preserve">Figura 12. </w:t>
        </w:r>
        <w:r w:rsidR="000E30F0" w:rsidRPr="00137335">
          <w:rPr>
            <w:rStyle w:val="Hipervnculo"/>
            <w:noProof/>
            <w:lang w:val="es-ES_tradnl"/>
          </w:rPr>
          <w:t>Respuesta del bot (elaboración propia).</w:t>
        </w:r>
        <w:r w:rsidR="000E30F0">
          <w:rPr>
            <w:noProof/>
            <w:webHidden/>
          </w:rPr>
          <w:tab/>
        </w:r>
        <w:r w:rsidR="000E30F0">
          <w:rPr>
            <w:noProof/>
            <w:webHidden/>
          </w:rPr>
          <w:fldChar w:fldCharType="begin"/>
        </w:r>
        <w:r w:rsidR="000E30F0">
          <w:rPr>
            <w:noProof/>
            <w:webHidden/>
          </w:rPr>
          <w:instrText xml:space="preserve"> PAGEREF _Toc120886657 \h </w:instrText>
        </w:r>
        <w:r w:rsidR="000E30F0">
          <w:rPr>
            <w:noProof/>
            <w:webHidden/>
          </w:rPr>
        </w:r>
        <w:r w:rsidR="000E30F0">
          <w:rPr>
            <w:noProof/>
            <w:webHidden/>
          </w:rPr>
          <w:fldChar w:fldCharType="separate"/>
        </w:r>
        <w:r w:rsidR="000E30F0">
          <w:rPr>
            <w:noProof/>
            <w:webHidden/>
          </w:rPr>
          <w:t>18</w:t>
        </w:r>
        <w:r w:rsidR="000E30F0">
          <w:rPr>
            <w:noProof/>
            <w:webHidden/>
          </w:rPr>
          <w:fldChar w:fldCharType="end"/>
        </w:r>
      </w:hyperlink>
    </w:p>
    <w:p w14:paraId="3047FA67" w14:textId="44E82579" w:rsidR="00FA121A" w:rsidRDefault="00FA121A" w:rsidP="00FA121A">
      <w:r>
        <w:fldChar w:fldCharType="end"/>
      </w:r>
    </w:p>
    <w:p w14:paraId="545E1C9B" w14:textId="77777777" w:rsidR="00FA121A" w:rsidRPr="00BD1C0A" w:rsidRDefault="00FA121A" w:rsidP="00FA121A"/>
    <w:p w14:paraId="74208CBF" w14:textId="397C4252" w:rsidR="0055032D" w:rsidRPr="000C1615" w:rsidRDefault="0055032D">
      <w:pPr>
        <w:rPr>
          <w:lang w:val="es-ES_tradnl"/>
        </w:rPr>
      </w:pPr>
    </w:p>
    <w:p w14:paraId="6DE8DFD6" w14:textId="4DCF77DD" w:rsidR="00126BA9" w:rsidRPr="00126BA9" w:rsidRDefault="00126BA9" w:rsidP="00126BA9">
      <w:pPr>
        <w:spacing w:after="240"/>
        <w:jc w:val="center"/>
        <w:rPr>
          <w:b/>
          <w:sz w:val="28"/>
          <w:szCs w:val="28"/>
          <w:lang w:val="es-ES_tradnl"/>
        </w:rPr>
      </w:pPr>
      <w:r w:rsidRPr="00BF51BF">
        <w:rPr>
          <w:b/>
          <w:sz w:val="28"/>
          <w:szCs w:val="28"/>
          <w:lang w:val="es-ES_tradnl"/>
        </w:rPr>
        <w:t xml:space="preserve">Índice de </w:t>
      </w:r>
      <w:r>
        <w:rPr>
          <w:b/>
          <w:sz w:val="28"/>
          <w:szCs w:val="28"/>
          <w:lang w:val="es-ES_tradnl"/>
        </w:rPr>
        <w:t>tablas</w:t>
      </w:r>
    </w:p>
    <w:p w14:paraId="09DAF4FA" w14:textId="06E2EF0A" w:rsidR="000E30F0"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0886642" w:history="1">
        <w:r w:rsidR="000E30F0" w:rsidRPr="00F72A85">
          <w:rPr>
            <w:rStyle w:val="Hipervnculo"/>
            <w:rFonts w:cstheme="minorHAnsi"/>
            <w:noProof/>
          </w:rPr>
          <w:t xml:space="preserve">Tabla 1: </w:t>
        </w:r>
        <w:r w:rsidR="000E30F0" w:rsidRPr="00F72A85">
          <w:rPr>
            <w:rStyle w:val="Hipervnculo"/>
            <w:noProof/>
            <w:lang w:val="es-ES_tradnl"/>
          </w:rPr>
          <w:t xml:space="preserve">Clasificación de artículos relacionados más relevantes </w:t>
        </w:r>
        <w:r w:rsidR="000E30F0" w:rsidRPr="00F72A85">
          <w:rPr>
            <w:rStyle w:val="Hipervnculo"/>
            <w:rFonts w:cstheme="minorHAnsi"/>
            <w:noProof/>
          </w:rPr>
          <w:t>(Elaboración propia).</w:t>
        </w:r>
        <w:r w:rsidR="000E30F0">
          <w:rPr>
            <w:noProof/>
            <w:webHidden/>
          </w:rPr>
          <w:tab/>
        </w:r>
        <w:r w:rsidR="000E30F0">
          <w:rPr>
            <w:noProof/>
            <w:webHidden/>
          </w:rPr>
          <w:fldChar w:fldCharType="begin"/>
        </w:r>
        <w:r w:rsidR="000E30F0">
          <w:rPr>
            <w:noProof/>
            <w:webHidden/>
          </w:rPr>
          <w:instrText xml:space="preserve"> PAGEREF _Toc120886642 \h </w:instrText>
        </w:r>
        <w:r w:rsidR="000E30F0">
          <w:rPr>
            <w:noProof/>
            <w:webHidden/>
          </w:rPr>
        </w:r>
        <w:r w:rsidR="000E30F0">
          <w:rPr>
            <w:noProof/>
            <w:webHidden/>
          </w:rPr>
          <w:fldChar w:fldCharType="separate"/>
        </w:r>
        <w:r w:rsidR="000E30F0">
          <w:rPr>
            <w:noProof/>
            <w:webHidden/>
          </w:rPr>
          <w:t>5</w:t>
        </w:r>
        <w:r w:rsidR="000E30F0">
          <w:rPr>
            <w:noProof/>
            <w:webHidden/>
          </w:rPr>
          <w:fldChar w:fldCharType="end"/>
        </w:r>
      </w:hyperlink>
    </w:p>
    <w:p w14:paraId="6927107F" w14:textId="2FF4C83A"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798D819F" w14:textId="77777777" w:rsidR="0079364B" w:rsidRPr="00EC6623" w:rsidRDefault="0079364B" w:rsidP="0079364B">
      <w:pPr>
        <w:spacing w:after="120" w:line="360" w:lineRule="auto"/>
        <w:rPr>
          <w:b/>
          <w:color w:val="FF0000"/>
          <w:lang w:val="es-ES_tradnl"/>
        </w:rPr>
      </w:pPr>
      <w:r w:rsidRPr="00EC6623">
        <w:rPr>
          <w:b/>
          <w:color w:val="FF0000"/>
          <w:lang w:val="es-ES_tradnl"/>
        </w:rPr>
        <w:lastRenderedPageBreak/>
        <w:t>NOTAS APLICABLES A TODO EL DOCUMENTO</w:t>
      </w:r>
    </w:p>
    <w:p w14:paraId="44B2A0C8"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escribe en impersonal (se ha hecho…, se dice…).</w:t>
      </w:r>
    </w:p>
    <w:p w14:paraId="13CEE16A"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No hay que ser categórico si no se es preciso o no se puede demostrar (p. ej. “MQTT es el mejor protocolo”).</w:t>
      </w:r>
    </w:p>
    <w:p w14:paraId="02AA614D"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 xml:space="preserve">Mantener un formato homogéneo en todo el documento (Font type, size, colores…). </w:t>
      </w:r>
    </w:p>
    <w:p w14:paraId="5D636684"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Cada sección de primer nivel EMPIEZA en página nueva.</w:t>
      </w:r>
    </w:p>
    <w:p w14:paraId="4960C1DA" w14:textId="77777777" w:rsidR="0079364B" w:rsidRPr="00EC6623" w:rsidRDefault="0079364B" w:rsidP="0079364B">
      <w:pPr>
        <w:pStyle w:val="Prrafodelista"/>
        <w:numPr>
          <w:ilvl w:val="0"/>
          <w:numId w:val="8"/>
        </w:numPr>
        <w:rPr>
          <w:b/>
          <w:color w:val="FF0000"/>
          <w:lang w:val="es-ES_tradnl"/>
        </w:rPr>
      </w:pPr>
      <w:r w:rsidRPr="00EC6623">
        <w:rPr>
          <w:b/>
          <w:color w:val="FF0000"/>
          <w:lang w:val="es-ES_tradnl"/>
        </w:rPr>
        <w:t>OBVIAMENTE, borrad esta nota y TODOS los comentarios con instrucciones sobre cómo redactar esta memoria en la versión definitiva que entreguéis.</w:t>
      </w:r>
    </w:p>
    <w:p w14:paraId="1FF9A841"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citará a cada grupo individualmente para defender el proyecto final.</w:t>
      </w:r>
    </w:p>
    <w:p w14:paraId="721A647A" w14:textId="2FEDBC59" w:rsidR="0079364B" w:rsidRPr="00EC6623" w:rsidRDefault="0079364B" w:rsidP="0055032D">
      <w:pPr>
        <w:pStyle w:val="Prrafodelista"/>
        <w:numPr>
          <w:ilvl w:val="0"/>
          <w:numId w:val="8"/>
        </w:numPr>
        <w:rPr>
          <w:color w:val="FF0000"/>
          <w:lang w:val="es-ES_tradnl"/>
        </w:rPr>
      </w:pPr>
      <w:r w:rsidRPr="00EC6623">
        <w:rPr>
          <w:color w:val="FF0000"/>
          <w:lang w:val="es-ES_tradnl"/>
        </w:rPr>
        <w:t>Si necesita alguna aclaración sobre el presente documento, por favor, escribe un correo consultando la misma a los tutores.</w:t>
      </w:r>
    </w:p>
    <w:p w14:paraId="4E5F79FF" w14:textId="29BFAC2E" w:rsidR="00DD568C" w:rsidRPr="00EC6623" w:rsidRDefault="00DD568C" w:rsidP="0055032D">
      <w:pPr>
        <w:pStyle w:val="Prrafodelista"/>
        <w:numPr>
          <w:ilvl w:val="0"/>
          <w:numId w:val="8"/>
        </w:numPr>
        <w:rPr>
          <w:color w:val="FF0000"/>
          <w:lang w:val="es-ES_tradnl"/>
        </w:rPr>
      </w:pPr>
      <w:r w:rsidRPr="00EC6623">
        <w:rPr>
          <w:color w:val="FF0000"/>
          <w:lang w:val="es-ES_tradnl"/>
        </w:rPr>
        <w:t>Se pasará el Turnitin para identificar plagios penalizándose los documentos que obtengan porcentajes de similitud altos (&gt;18%).</w:t>
      </w:r>
    </w:p>
    <w:p w14:paraId="52C1B31C" w14:textId="2FD3F994" w:rsidR="0077525B" w:rsidRDefault="00CC61EB" w:rsidP="0055032D">
      <w:pPr>
        <w:pStyle w:val="Ttulo1"/>
        <w:rPr>
          <w:lang w:val="es-ES_tradnl"/>
        </w:rPr>
      </w:pPr>
      <w:bookmarkStart w:id="1" w:name="_Toc120886658"/>
      <w:r>
        <w:rPr>
          <w:lang w:val="es-ES_tradnl"/>
        </w:rPr>
        <w:t>1.</w:t>
      </w:r>
      <w:r w:rsidR="00F72CD2" w:rsidRPr="000C1615">
        <w:rPr>
          <w:lang w:val="es-ES_tradnl"/>
        </w:rPr>
        <w:t>I</w:t>
      </w:r>
      <w:r w:rsidR="00AE33CC" w:rsidRPr="000C1615">
        <w:rPr>
          <w:lang w:val="es-ES_tradnl"/>
        </w:rPr>
        <w:t>ntroducción</w:t>
      </w:r>
      <w:bookmarkEnd w:id="1"/>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2" w:name="_Toc120886659"/>
      <w:r w:rsidRPr="00B05B14">
        <w:rPr>
          <w:lang w:val="es-ES_tradnl"/>
        </w:rPr>
        <w:t xml:space="preserve">1.1 </w:t>
      </w:r>
      <w:r w:rsidR="00A8084F" w:rsidRPr="00B05B14">
        <w:rPr>
          <w:lang w:val="es-ES_tradnl"/>
        </w:rPr>
        <w:t>Contexto</w:t>
      </w:r>
      <w:bookmarkEnd w:id="2"/>
    </w:p>
    <w:p w14:paraId="3651610F" w14:textId="16FD8892" w:rsidR="00EC6623" w:rsidRPr="001547B2" w:rsidRDefault="00EC6623" w:rsidP="00EC6623">
      <w:pPr>
        <w:pStyle w:val="paragraph"/>
        <w:jc w:val="both"/>
        <w:textAlignment w:val="baseline"/>
        <w:rPr>
          <w:rStyle w:val="eop"/>
          <w:rFonts w:ascii="Calibri" w:hAnsi="Calibri" w:cs="Calibri"/>
          <w:color w:val="808080" w:themeColor="background1" w:themeShade="80"/>
          <w:sz w:val="22"/>
          <w:szCs w:val="22"/>
        </w:rPr>
      </w:pPr>
      <w:r w:rsidRPr="001547B2">
        <w:rPr>
          <w:rStyle w:val="normaltextrun"/>
          <w:rFonts w:ascii="Calibri" w:hAnsi="Calibri" w:cs="Calibri"/>
          <w:color w:val="808080" w:themeColor="background1" w:themeShade="80"/>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color w:val="808080" w:themeColor="background1" w:themeShade="80"/>
            <w:sz w:val="22"/>
            <w:szCs w:val="22"/>
          </w:rPr>
          <w:id w:val="-224984975"/>
          <w:citation/>
        </w:sdtPr>
        <w:sdtContent>
          <w:r w:rsidRPr="001547B2">
            <w:rPr>
              <w:rStyle w:val="normaltextrun"/>
              <w:rFonts w:ascii="Calibri" w:hAnsi="Calibri" w:cs="Calibri"/>
              <w:color w:val="808080" w:themeColor="background1" w:themeShade="80"/>
              <w:sz w:val="22"/>
              <w:szCs w:val="22"/>
            </w:rPr>
            <w:fldChar w:fldCharType="begin"/>
          </w:r>
          <w:r w:rsidRPr="001547B2">
            <w:rPr>
              <w:rStyle w:val="normaltextrun"/>
              <w:rFonts w:ascii="Calibri" w:hAnsi="Calibri" w:cs="Calibri"/>
              <w:color w:val="808080" w:themeColor="background1" w:themeShade="80"/>
              <w:sz w:val="22"/>
              <w:szCs w:val="22"/>
            </w:rPr>
            <w:instrText xml:space="preserve"> CITATION DÁl22 \l 3082 </w:instrText>
          </w:r>
          <w:r w:rsidRPr="001547B2">
            <w:rPr>
              <w:rStyle w:val="normaltextrun"/>
              <w:rFonts w:ascii="Calibri" w:hAnsi="Calibri" w:cs="Calibri"/>
              <w:color w:val="808080" w:themeColor="background1" w:themeShade="80"/>
              <w:sz w:val="22"/>
              <w:szCs w:val="22"/>
            </w:rPr>
            <w:fldChar w:fldCharType="separate"/>
          </w:r>
          <w:r w:rsidRPr="001547B2">
            <w:rPr>
              <w:rFonts w:ascii="Calibri" w:hAnsi="Calibri" w:cs="Calibri"/>
              <w:noProof/>
              <w:color w:val="808080" w:themeColor="background1" w:themeShade="80"/>
              <w:sz w:val="22"/>
              <w:szCs w:val="22"/>
            </w:rPr>
            <w:t>(D. Álvarez, 2022)</w:t>
          </w:r>
          <w:r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 Otra necesidad existente ha sido emplear una fuente de energía renovable y que no impactase en exceso al ecosistema, ya bastante dañado; y escapar de los abusivos precios de las eléctricas</w:t>
      </w:r>
      <w:r w:rsidR="00B80272" w:rsidRPr="001547B2">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550994841"/>
          <w:citation/>
        </w:sdtPr>
        <w:sdtContent>
          <w:r w:rsidR="00B80272" w:rsidRPr="001547B2">
            <w:rPr>
              <w:rStyle w:val="normaltextrun"/>
              <w:rFonts w:ascii="Calibri" w:hAnsi="Calibri" w:cs="Calibri"/>
              <w:color w:val="808080" w:themeColor="background1" w:themeShade="80"/>
              <w:sz w:val="22"/>
              <w:szCs w:val="22"/>
            </w:rPr>
            <w:fldChar w:fldCharType="begin"/>
          </w:r>
          <w:r w:rsidR="00B80272" w:rsidRPr="001547B2">
            <w:rPr>
              <w:rStyle w:val="normaltextrun"/>
              <w:rFonts w:ascii="Calibri" w:hAnsi="Calibri" w:cs="Calibri"/>
              <w:color w:val="808080" w:themeColor="background1" w:themeShade="80"/>
              <w:sz w:val="22"/>
              <w:szCs w:val="22"/>
            </w:rPr>
            <w:instrText xml:space="preserve"> CITATION RTV22 \l 3082 </w:instrText>
          </w:r>
          <w:r w:rsidR="00B80272" w:rsidRPr="001547B2">
            <w:rPr>
              <w:rStyle w:val="normaltextrun"/>
              <w:rFonts w:ascii="Calibri" w:hAnsi="Calibri" w:cs="Calibri"/>
              <w:color w:val="808080" w:themeColor="background1" w:themeShade="80"/>
              <w:sz w:val="22"/>
              <w:szCs w:val="22"/>
            </w:rPr>
            <w:fldChar w:fldCharType="separate"/>
          </w:r>
          <w:r w:rsidR="00B80272" w:rsidRPr="001547B2">
            <w:rPr>
              <w:rFonts w:ascii="Calibri" w:hAnsi="Calibri" w:cs="Calibri"/>
              <w:noProof/>
              <w:color w:val="808080" w:themeColor="background1" w:themeShade="80"/>
              <w:sz w:val="22"/>
              <w:szCs w:val="22"/>
            </w:rPr>
            <w:t>(RTVE.es / AGENCIAS, 2022)</w:t>
          </w:r>
          <w:r w:rsidR="00B80272"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w:t>
      </w:r>
    </w:p>
    <w:p w14:paraId="07EBF80D" w14:textId="77777777" w:rsidR="00A667A5" w:rsidRPr="001547B2" w:rsidRDefault="00CA0622" w:rsidP="00F03AA1">
      <w:pPr>
        <w:pStyle w:val="paragraph"/>
        <w:jc w:val="both"/>
        <w:textAlignment w:val="baseline"/>
        <w:rPr>
          <w:rStyle w:val="eop"/>
          <w:rFonts w:asciiTheme="minorHAnsi" w:eastAsiaTheme="majorEastAsia" w:hAnsiTheme="minorHAnsi" w:cstheme="minorHAnsi"/>
          <w:color w:val="808080" w:themeColor="background1" w:themeShade="80"/>
          <w:sz w:val="22"/>
          <w:szCs w:val="22"/>
        </w:rPr>
      </w:pPr>
      <w:r w:rsidRPr="001547B2">
        <w:rPr>
          <w:rStyle w:val="normaltextrun"/>
          <w:rFonts w:asciiTheme="minorHAnsi" w:hAnsiTheme="minorHAnsi" w:cstheme="minorHAnsi"/>
          <w:color w:val="808080" w:themeColor="background1" w:themeShade="80"/>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microplásticos  </w:t>
      </w:r>
      <w:sdt>
        <w:sdtPr>
          <w:rPr>
            <w:rStyle w:val="normaltextrun"/>
            <w:rFonts w:asciiTheme="minorHAnsi" w:hAnsiTheme="minorHAnsi" w:cstheme="minorHAnsi"/>
            <w:color w:val="808080" w:themeColor="background1" w:themeShade="80"/>
            <w:sz w:val="22"/>
            <w:szCs w:val="22"/>
          </w:rPr>
          <w:id w:val="2043633513"/>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IBE19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IBERDROLA, 2019)</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HAnsi"/>
            <w:color w:val="808080" w:themeColor="background1" w:themeShade="80"/>
            <w:sz w:val="22"/>
            <w:szCs w:val="22"/>
          </w:rPr>
          <w:id w:val="-727448182"/>
          <w:citation/>
        </w:sdtPr>
        <w:sdtContent>
          <w:r w:rsidRPr="001547B2">
            <w:rPr>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Nat22 \l 3082 </w:instrText>
          </w:r>
          <w:r w:rsidRPr="001547B2">
            <w:rPr>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 xml:space="preserve"> (National Geographic, 2022)</w:t>
          </w:r>
          <w:r w:rsidRPr="001547B2">
            <w:rPr>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xml:space="preserve">. Parte de este proceso de envenenamiento del suelo se produce cuando las emisiones contaminantes del aire precipitan al suelo durante la lluvia, o cuando se utilizan aguas ya contaminadas para regar </w:t>
      </w:r>
      <w:sdt>
        <w:sdtPr>
          <w:rPr>
            <w:rStyle w:val="normaltextrun"/>
            <w:rFonts w:asciiTheme="minorHAnsi" w:hAnsiTheme="minorHAnsi" w:cstheme="minorHAnsi"/>
            <w:color w:val="808080" w:themeColor="background1" w:themeShade="80"/>
            <w:sz w:val="22"/>
            <w:szCs w:val="22"/>
          </w:rPr>
          <w:id w:val="2051953661"/>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Style w:val="normaltextrun"/>
              <w:rFonts w:asciiTheme="minorHAnsi" w:hAnsiTheme="minorHAnsi" w:cstheme="minorHAnsi"/>
              <w:color w:val="808080" w:themeColor="background1" w:themeShade="80"/>
              <w:sz w:val="22"/>
              <w:szCs w:val="22"/>
            </w:rPr>
            <w:instrText xml:space="preserve"> CITATION Fun21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Fundación Aquae, 2021)</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w:t>
      </w:r>
    </w:p>
    <w:p w14:paraId="08CB6BB4" w14:textId="227AB79F" w:rsidR="00CA0622" w:rsidRPr="001547B2" w:rsidRDefault="0036153E" w:rsidP="00EC6623">
      <w:pPr>
        <w:pStyle w:val="paragraph"/>
        <w:jc w:val="both"/>
        <w:textAlignment w:val="baseline"/>
        <w:rPr>
          <w:color w:val="808080" w:themeColor="background1" w:themeShade="80"/>
        </w:rPr>
      </w:pPr>
      <w:r w:rsidRPr="001547B2">
        <w:rPr>
          <w:rFonts w:asciiTheme="minorHAnsi" w:hAnsiTheme="minorHAnsi" w:cstheme="minorHAnsi"/>
          <w:color w:val="808080" w:themeColor="background1" w:themeShade="80"/>
          <w:sz w:val="22"/>
          <w:szCs w:val="22"/>
        </w:rPr>
        <w:t xml:space="preserve">Con el aumento de la población humana del planeta </w:t>
      </w:r>
      <w:r w:rsidR="00BF707E" w:rsidRPr="001547B2">
        <w:rPr>
          <w:rFonts w:asciiTheme="minorHAnsi" w:hAnsiTheme="minorHAnsi" w:cstheme="minorHAnsi"/>
          <w:color w:val="808080" w:themeColor="background1" w:themeShade="80"/>
          <w:sz w:val="22"/>
          <w:szCs w:val="22"/>
        </w:rPr>
        <w:t xml:space="preserve">(ver Figura 1: </w:t>
      </w:r>
      <w:r w:rsidRPr="001547B2">
        <w:rPr>
          <w:rFonts w:asciiTheme="minorHAnsi" w:hAnsiTheme="minorHAnsi" w:cstheme="minorHAnsi"/>
          <w:color w:val="808080" w:themeColor="background1" w:themeShade="80"/>
          <w:sz w:val="22"/>
          <w:szCs w:val="22"/>
        </w:rPr>
        <w:fldChar w:fldCharType="begin" w:fldLock="1"/>
      </w:r>
      <w:r w:rsidRPr="001547B2">
        <w:rPr>
          <w:rFonts w:asciiTheme="minorHAnsi" w:hAnsiTheme="minorHAnsi" w:cstheme="minorHAnsi"/>
          <w:color w:val="808080" w:themeColor="background1" w:themeShade="80"/>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1547B2">
        <w:rPr>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Población mundial», 2015)</w:t>
      </w:r>
      <w:r w:rsidRPr="001547B2">
        <w:rPr>
          <w:rFonts w:asciiTheme="minorHAnsi" w:hAnsiTheme="minorHAnsi" w:cstheme="minorHAnsi"/>
          <w:color w:val="808080" w:themeColor="background1" w:themeShade="80"/>
          <w:sz w:val="22"/>
          <w:szCs w:val="22"/>
        </w:rPr>
        <w:fldChar w:fldCharType="end"/>
      </w:r>
      <w:r w:rsidR="00BF707E" w:rsidRPr="001547B2">
        <w:rPr>
          <w:rFonts w:asciiTheme="minorHAnsi" w:hAnsiTheme="minorHAnsi" w:cstheme="minorHAnsi"/>
          <w:color w:val="808080" w:themeColor="background1" w:themeShade="80"/>
          <w:sz w:val="22"/>
          <w:szCs w:val="22"/>
        </w:rPr>
        <w:t>)</w:t>
      </w:r>
      <w:r w:rsidRPr="001547B2">
        <w:rPr>
          <w:rFonts w:asciiTheme="minorHAnsi" w:hAnsiTheme="minorHAnsi" w:cstheme="minorHAnsi"/>
          <w:color w:val="808080" w:themeColor="background1" w:themeShade="80"/>
          <w:sz w:val="22"/>
          <w:szCs w:val="22"/>
        </w:rPr>
        <w:t>, e</w:t>
      </w:r>
      <w:r w:rsidR="00F03AA1" w:rsidRPr="001547B2">
        <w:rPr>
          <w:rFonts w:asciiTheme="minorHAnsi" w:hAnsiTheme="minorHAnsi" w:cstheme="minorHAnsi"/>
          <w:color w:val="808080" w:themeColor="background1" w:themeShade="80"/>
          <w:sz w:val="22"/>
          <w:szCs w:val="22"/>
        </w:rPr>
        <w:t xml:space="preserve">ste último detalle es muy importante para el desarrollo sostenible debido a </w:t>
      </w:r>
      <w:r w:rsidRPr="001547B2">
        <w:rPr>
          <w:rFonts w:asciiTheme="minorHAnsi" w:hAnsiTheme="minorHAnsi" w:cstheme="minorHAnsi"/>
          <w:color w:val="808080" w:themeColor="background1" w:themeShade="80"/>
          <w:sz w:val="22"/>
          <w:szCs w:val="22"/>
        </w:rPr>
        <w:t xml:space="preserve">que </w:t>
      </w:r>
      <w:r w:rsidR="00F03AA1" w:rsidRPr="001547B2">
        <w:rPr>
          <w:rFonts w:asciiTheme="minorHAnsi" w:hAnsiTheme="minorHAnsi" w:cstheme="minorHAnsi"/>
          <w:color w:val="808080" w:themeColor="background1" w:themeShade="80"/>
          <w:sz w:val="22"/>
          <w:szCs w:val="22"/>
        </w:rPr>
        <w:t>la producción creciente de alimentos</w:t>
      </w:r>
      <w:r w:rsidRPr="001547B2">
        <w:rPr>
          <w:rFonts w:asciiTheme="minorHAnsi" w:hAnsiTheme="minorHAnsi" w:cstheme="minorHAnsi"/>
          <w:color w:val="808080" w:themeColor="background1" w:themeShade="80"/>
          <w:sz w:val="22"/>
          <w:szCs w:val="22"/>
        </w:rPr>
        <w:t xml:space="preserve"> para consumo humano directo y ganadería se ven en riesgo de presentar diversos tóxicos y concentrarse en el consumidor humano final</w:t>
      </w:r>
      <w:r w:rsidR="00F03AA1" w:rsidRPr="001547B2">
        <w:rPr>
          <w:rFonts w:asciiTheme="minorHAnsi" w:hAnsiTheme="minorHAnsi" w:cstheme="minorHAnsi"/>
          <w:color w:val="808080" w:themeColor="background1" w:themeShade="80"/>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lastRenderedPageBreak/>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9">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7D3E1BEA" w14:textId="77777777" w:rsidR="00D56B9D" w:rsidRPr="00B05B14" w:rsidRDefault="00D56B9D" w:rsidP="00D56B9D">
      <w:pPr>
        <w:pStyle w:val="Descripcin"/>
        <w:jc w:val="center"/>
        <w:rPr>
          <w:b w:val="0"/>
          <w:color w:val="A6A6A6" w:themeColor="background1" w:themeShade="A6"/>
        </w:rPr>
      </w:pPr>
      <w:bookmarkStart w:id="3" w:name="_Toc120886646"/>
      <w:bookmarkStart w:id="4" w:name="_Hlk30258626"/>
      <w:r w:rsidRPr="00B05B14">
        <w:rPr>
          <w:b w:val="0"/>
          <w:color w:val="A6A6A6" w:themeColor="background1" w:themeShade="A6"/>
        </w:rPr>
        <w:t xml:space="preserve">Figura </w:t>
      </w:r>
      <w:r w:rsidRPr="00B05B14">
        <w:rPr>
          <w:b w:val="0"/>
          <w:color w:val="A6A6A6" w:themeColor="background1" w:themeShade="A6"/>
        </w:rPr>
        <w:fldChar w:fldCharType="begin"/>
      </w:r>
      <w:r w:rsidRPr="00B05B14">
        <w:rPr>
          <w:b w:val="0"/>
          <w:color w:val="A6A6A6" w:themeColor="background1" w:themeShade="A6"/>
        </w:rPr>
        <w:instrText xml:space="preserve"> SEQ Figura \* ARABIC </w:instrText>
      </w:r>
      <w:r w:rsidRPr="00B05B14">
        <w:rPr>
          <w:b w:val="0"/>
          <w:color w:val="A6A6A6" w:themeColor="background1" w:themeShade="A6"/>
        </w:rPr>
        <w:fldChar w:fldCharType="separate"/>
      </w:r>
      <w:r w:rsidRPr="00B05B14">
        <w:rPr>
          <w:b w:val="0"/>
          <w:noProof/>
          <w:color w:val="A6A6A6" w:themeColor="background1" w:themeShade="A6"/>
        </w:rPr>
        <w:t>1</w:t>
      </w:r>
      <w:r w:rsidRPr="00B05B14">
        <w:rPr>
          <w:b w:val="0"/>
          <w:noProof/>
          <w:color w:val="A6A6A6" w:themeColor="background1" w:themeShade="A6"/>
        </w:rPr>
        <w:fldChar w:fldCharType="end"/>
      </w:r>
      <w:r w:rsidRPr="00B05B14">
        <w:rPr>
          <w:b w:val="0"/>
          <w:color w:val="A6A6A6" w:themeColor="background1" w:themeShade="A6"/>
        </w:rPr>
        <w:t xml:space="preserve">. Previsión de crecimiento de la población mundial </w:t>
      </w:r>
      <w:r w:rsidRPr="00B05B14">
        <w:rPr>
          <w:b w:val="0"/>
          <w:color w:val="A6A6A6" w:themeColor="background1" w:themeShade="A6"/>
        </w:rPr>
        <w:fldChar w:fldCharType="begin" w:fldLock="1"/>
      </w:r>
      <w:r w:rsidRPr="00B05B14">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B05B14">
        <w:rPr>
          <w:b w:val="0"/>
          <w:color w:val="A6A6A6" w:themeColor="background1" w:themeShade="A6"/>
        </w:rPr>
        <w:fldChar w:fldCharType="separate"/>
      </w:r>
      <w:r w:rsidRPr="00B05B14">
        <w:rPr>
          <w:b w:val="0"/>
          <w:noProof/>
          <w:color w:val="A6A6A6" w:themeColor="background1" w:themeShade="A6"/>
        </w:rPr>
        <w:t>(«Población mundial», 2015)</w:t>
      </w:r>
      <w:bookmarkEnd w:id="3"/>
      <w:r w:rsidRPr="00B05B14">
        <w:rPr>
          <w:b w:val="0"/>
          <w:color w:val="A6A6A6" w:themeColor="background1" w:themeShade="A6"/>
        </w:rPr>
        <w:fldChar w:fldCharType="end"/>
      </w:r>
    </w:p>
    <w:bookmarkEnd w:id="4"/>
    <w:p w14:paraId="4C50EBD1" w14:textId="5FF663AA" w:rsidR="00D56B9D" w:rsidRPr="00930084" w:rsidRDefault="00930084">
      <w:pPr>
        <w:rPr>
          <w:color w:val="FF0000"/>
          <w:lang w:val="es-ES_tradnl"/>
        </w:rPr>
      </w:pPr>
      <w:r w:rsidRPr="00930084">
        <w:rPr>
          <w:color w:val="FF0000"/>
          <w:lang w:val="es-ES_tradnl"/>
        </w:rPr>
        <w:t>TO-DO AÑADIR ESQUEMA DE FILTRADO MICROPLÁSTICOS -INCLUIR FUENTE</w:t>
      </w:r>
    </w:p>
    <w:p w14:paraId="11EA7855" w14:textId="77777777" w:rsidR="00B23C1F" w:rsidRPr="00B05B14" w:rsidRDefault="00B23C1F">
      <w:pPr>
        <w:rPr>
          <w:lang w:val="es-ES_tradnl"/>
        </w:rPr>
      </w:pPr>
    </w:p>
    <w:p w14:paraId="0C4CFD13" w14:textId="2F29D251" w:rsidR="00276F27" w:rsidRPr="00B05B14" w:rsidRDefault="00193B75" w:rsidP="00276F27">
      <w:pPr>
        <w:pStyle w:val="Ttulo2"/>
        <w:rPr>
          <w:lang w:val="es-ES_tradnl"/>
        </w:rPr>
      </w:pPr>
      <w:bookmarkStart w:id="5" w:name="_Toc120886660"/>
      <w:r w:rsidRPr="00B05B14">
        <w:rPr>
          <w:lang w:val="es-ES_tradnl"/>
        </w:rPr>
        <w:t xml:space="preserve">1.2 </w:t>
      </w:r>
      <w:r w:rsidR="00276F27" w:rsidRPr="00B05B14">
        <w:rPr>
          <w:lang w:val="es-ES_tradnl"/>
        </w:rPr>
        <w:t>Trabajo relacionado</w:t>
      </w:r>
      <w:bookmarkEnd w:id="5"/>
    </w:p>
    <w:p w14:paraId="32BAA170" w14:textId="1FE44280" w:rsidR="00126BA9" w:rsidRPr="00836EA4" w:rsidRDefault="00126BA9" w:rsidP="00126BA9">
      <w:pPr>
        <w:pStyle w:val="paragraph"/>
        <w:jc w:val="both"/>
        <w:textAlignment w:val="baseline"/>
        <w:rPr>
          <w:color w:val="808080" w:themeColor="background1" w:themeShade="80"/>
        </w:rPr>
      </w:pPr>
      <w:r w:rsidRPr="00836EA4">
        <w:rPr>
          <w:rStyle w:val="normaltextrun"/>
          <w:rFonts w:ascii="Calibri" w:hAnsi="Calibri" w:cs="Calibri"/>
          <w:color w:val="808080" w:themeColor="background1" w:themeShade="80"/>
          <w:sz w:val="22"/>
          <w:szCs w:val="22"/>
        </w:rPr>
        <w:t xml:space="preserve">Actualmente existe un gran número de alternativas para este problema de forma (más) sostenible, destacando la captación de energía solar mediante paneles solares </w:t>
      </w:r>
      <w:sdt>
        <w:sdtPr>
          <w:rPr>
            <w:rStyle w:val="normaltextrun"/>
            <w:rFonts w:ascii="Calibri" w:hAnsi="Calibri" w:cs="Calibri"/>
            <w:color w:val="808080" w:themeColor="background1" w:themeShade="80"/>
            <w:sz w:val="22"/>
            <w:szCs w:val="22"/>
          </w:rPr>
          <w:id w:val="-1353257783"/>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y presas para generación de energía hidráulica </w:t>
      </w:r>
      <w:r w:rsidRPr="00836EA4">
        <w:rPr>
          <w:rStyle w:val="normaltextrun"/>
          <w:rFonts w:asciiTheme="minorHAnsi" w:hAnsiTheme="minorHAnsi" w:cstheme="minorHAnsi"/>
          <w:color w:val="808080" w:themeColor="background1" w:themeShade="80"/>
          <w:sz w:val="22"/>
          <w:szCs w:val="22"/>
        </w:rPr>
        <w:t xml:space="preserve">con turbinas de Pelton, muy eficaces  </w:t>
      </w:r>
      <w:sdt>
        <w:sdtPr>
          <w:rPr>
            <w:rFonts w:asciiTheme="minorHAnsi" w:hAnsiTheme="minorHAnsi" w:cstheme="minorHAnsi"/>
            <w:color w:val="808080" w:themeColor="background1" w:themeShade="80"/>
            <w:sz w:val="22"/>
            <w:szCs w:val="22"/>
          </w:rPr>
          <w:id w:val="194125529"/>
          <w:citation/>
        </w:sdtPr>
        <w:sdtContent>
          <w:r w:rsidRPr="00836EA4">
            <w:rPr>
              <w:rFonts w:asciiTheme="minorHAnsi" w:hAnsiTheme="minorHAnsi" w:cstheme="minorHAnsi"/>
              <w:color w:val="808080" w:themeColor="background1" w:themeShade="80"/>
              <w:sz w:val="22"/>
              <w:szCs w:val="22"/>
            </w:rPr>
            <w:fldChar w:fldCharType="begin"/>
          </w:r>
          <w:r w:rsidRPr="00836EA4">
            <w:rPr>
              <w:rFonts w:asciiTheme="minorHAnsi" w:hAnsiTheme="minorHAnsi" w:cstheme="minorHAnsi"/>
              <w:color w:val="808080" w:themeColor="background1" w:themeShade="80"/>
              <w:sz w:val="22"/>
              <w:szCs w:val="22"/>
            </w:rPr>
            <w:instrText xml:space="preserve"> CITATION end21 \l 3082 </w:instrText>
          </w:r>
          <w:r w:rsidRPr="00836EA4">
            <w:rPr>
              <w:rFonts w:asciiTheme="minorHAnsi" w:hAnsiTheme="minorHAnsi" w:cstheme="minorHAnsi"/>
              <w:color w:val="808080" w:themeColor="background1" w:themeShade="80"/>
              <w:sz w:val="22"/>
              <w:szCs w:val="22"/>
            </w:rPr>
            <w:fldChar w:fldCharType="separate"/>
          </w:r>
          <w:r w:rsidRPr="00836EA4">
            <w:rPr>
              <w:rFonts w:asciiTheme="minorHAnsi" w:hAnsiTheme="minorHAnsi" w:cstheme="minorHAnsi"/>
              <w:noProof/>
              <w:color w:val="808080" w:themeColor="background1" w:themeShade="80"/>
              <w:sz w:val="22"/>
              <w:szCs w:val="22"/>
            </w:rPr>
            <w:t>(endesa, 2021)</w:t>
          </w:r>
          <w:r w:rsidRPr="00836EA4">
            <w:rPr>
              <w:rFonts w:asciiTheme="minorHAnsi" w:hAnsiTheme="minorHAnsi" w:cstheme="minorHAnsi"/>
              <w:color w:val="808080" w:themeColor="background1" w:themeShade="80"/>
              <w:sz w:val="22"/>
              <w:szCs w:val="22"/>
            </w:rPr>
            <w:fldChar w:fldCharType="end"/>
          </w:r>
        </w:sdtContent>
      </w:sdt>
      <w:r w:rsidRPr="00836EA4">
        <w:rPr>
          <w:rStyle w:val="normaltextrun"/>
          <w:rFonts w:asciiTheme="minorHAnsi" w:hAnsiTheme="minorHAnsi" w:cstheme="minorHAnsi"/>
          <w:color w:val="808080" w:themeColor="background1" w:themeShade="80"/>
          <w:sz w:val="22"/>
          <w:szCs w:val="22"/>
        </w:rPr>
        <w:t>, y</w:t>
      </w:r>
      <w:r w:rsidRPr="00836EA4">
        <w:rPr>
          <w:rStyle w:val="normaltextrun"/>
          <w:rFonts w:ascii="Calibri" w:hAnsi="Calibri" w:cs="Calibri"/>
          <w:color w:val="808080" w:themeColor="background1" w:themeShade="80"/>
          <w:sz w:val="22"/>
          <w:szCs w:val="22"/>
        </w:rPr>
        <w:t xml:space="preserve"> con respecto al aspecto de limpieza medioambiental también existen instrumentos que monitorizan la presencia de sustancias nocivas o agentes patógenos en el agua </w:t>
      </w:r>
      <w:sdt>
        <w:sdtPr>
          <w:rPr>
            <w:rStyle w:val="normaltextrun"/>
            <w:rFonts w:ascii="Calibri" w:hAnsi="Calibri" w:cs="Calibri"/>
            <w:color w:val="808080" w:themeColor="background1" w:themeShade="80"/>
            <w:sz w:val="22"/>
            <w:szCs w:val="22"/>
          </w:rPr>
          <w:id w:val="-803621356"/>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1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así como mecanismos filtradores de ésta como el “cubo de basura flotante” que filtra el agua de mar y filtros portables de agua como el LifeSaver </w:t>
      </w:r>
      <w:sdt>
        <w:sdtPr>
          <w:rPr>
            <w:rStyle w:val="normaltextrun"/>
            <w:rFonts w:ascii="Calibri" w:hAnsi="Calibri" w:cs="Calibri"/>
            <w:color w:val="808080" w:themeColor="background1" w:themeShade="80"/>
            <w:sz w:val="22"/>
            <w:szCs w:val="22"/>
          </w:rPr>
          <w:id w:val="-1758824759"/>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All15 \l 3082 </w:instrText>
          </w:r>
          <w:r w:rsidRPr="00836EA4">
            <w:rPr>
              <w:rStyle w:val="normaltextrun"/>
              <w:rFonts w:ascii="Calibri" w:hAnsi="Calibri" w:cs="Calibri"/>
              <w:color w:val="808080" w:themeColor="background1" w:themeShade="80"/>
              <w:sz w:val="22"/>
              <w:szCs w:val="22"/>
            </w:rPr>
            <w:fldChar w:fldCharType="separate"/>
          </w:r>
          <w:r w:rsidR="00055F89" w:rsidRPr="00836EA4">
            <w:rPr>
              <w:rFonts w:ascii="Calibri" w:hAnsi="Calibri" w:cs="Calibri"/>
              <w:noProof/>
              <w:color w:val="808080" w:themeColor="background1" w:themeShade="80"/>
              <w:sz w:val="22"/>
              <w:szCs w:val="22"/>
            </w:rPr>
            <w:t>(Barrie, 2015)</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para filtrar aguas contaminadas en países tercermundistas; visibles en la tabla adjunta (</w:t>
      </w:r>
      <w:r w:rsidR="002B36D3" w:rsidRPr="00836EA4">
        <w:rPr>
          <w:rStyle w:val="normaltextrun"/>
          <w:rFonts w:ascii="Calibri" w:hAnsi="Calibri" w:cs="Calibri"/>
          <w:color w:val="808080" w:themeColor="background1" w:themeShade="80"/>
          <w:sz w:val="22"/>
          <w:szCs w:val="22"/>
        </w:rPr>
        <w:t>Tabla 1</w:t>
      </w:r>
      <w:r w:rsidRPr="00836EA4">
        <w:rPr>
          <w:rStyle w:val="normaltextrun"/>
          <w:rFonts w:ascii="Calibri" w:hAnsi="Calibri" w:cs="Calibri"/>
          <w:color w:val="808080" w:themeColor="background1" w:themeShade="80"/>
          <w:sz w:val="22"/>
          <w:szCs w:val="22"/>
        </w:rPr>
        <w:t>)</w:t>
      </w:r>
      <w:r w:rsidR="0046041D" w:rsidRPr="00836EA4">
        <w:rPr>
          <w:rStyle w:val="normaltextrun"/>
          <w:rFonts w:ascii="Calibri" w:hAnsi="Calibri" w:cs="Calibri"/>
          <w:color w:val="808080" w:themeColor="background1" w:themeShade="80"/>
          <w:sz w:val="22"/>
          <w:szCs w:val="22"/>
        </w:rPr>
        <w:t>.</w:t>
      </w:r>
      <w:r w:rsidRPr="00836EA4">
        <w:rPr>
          <w:rStyle w:val="normaltextrun"/>
          <w:rFonts w:ascii="Calibri" w:hAnsi="Calibri" w:cs="Calibri"/>
          <w:color w:val="808080" w:themeColor="background1" w:themeShade="80"/>
          <w:sz w:val="22"/>
          <w:szCs w:val="22"/>
        </w:rPr>
        <w:t xml:space="preserve"> Cabe destacar sin embargo que muchas de ellas tienen la debilidad de ser pasivas y no utilizar un controlador que informe de problemas o regule el mecanismo; o directamente no son portables (como en el caso de las presas).</w:t>
      </w:r>
    </w:p>
    <w:p w14:paraId="17D4CA07" w14:textId="665752E6" w:rsidR="00126BA9" w:rsidRDefault="00126BA9" w:rsidP="00927A89">
      <w:pPr>
        <w:rPr>
          <w:color w:val="FF0000"/>
          <w:lang w:val="es-ES_tradnl"/>
        </w:rPr>
      </w:pPr>
      <w:r>
        <w:rPr>
          <w:color w:val="FF0000"/>
          <w:lang w:val="es-ES_tradnl"/>
        </w:rPr>
        <w:t>TO-DO EXPANDIR</w:t>
      </w:r>
    </w:p>
    <w:p w14:paraId="0615C517" w14:textId="64E15F50" w:rsidR="00343309" w:rsidRDefault="00343309" w:rsidP="007D4A30">
      <w:pPr>
        <w:jc w:val="center"/>
        <w:rPr>
          <w:color w:val="808080" w:themeColor="background1" w:themeShade="80"/>
          <w:sz w:val="20"/>
          <w:szCs w:val="20"/>
          <w:lang w:val="es-ES_tradnl"/>
        </w:rPr>
      </w:pP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007016AF">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007016AF">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E45AAA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007016AF">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7879C83C"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Pr>
                <w:rFonts w:asciiTheme="minorHAnsi" w:hAnsiTheme="minorHAnsi" w:cstheme="minorHAnsi"/>
                <w:color w:val="808080" w:themeColor="background1" w:themeShade="80"/>
                <w:sz w:val="16"/>
                <w:szCs w:val="16"/>
              </w:rPr>
              <w:t xml:space="preserve">y paisajístico </w:t>
            </w:r>
            <w:r>
              <w:rPr>
                <w:rFonts w:asciiTheme="minorHAnsi" w:hAnsiTheme="minorHAnsi" w:cstheme="minorHAnsi"/>
                <w:color w:val="808080" w:themeColor="background1" w:themeShade="80"/>
                <w:sz w:val="16"/>
                <w:szCs w:val="16"/>
              </w:rPr>
              <w:t>e inmóviles. Zonas con poca agua.</w:t>
            </w:r>
          </w:p>
        </w:tc>
      </w:tr>
      <w:tr w:rsidR="002B36D3" w:rsidRPr="008D50FA" w14:paraId="5F9200E2" w14:textId="77777777" w:rsidTr="007016AF">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007016AF">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Cubo de basura flotante Seabin</w:t>
            </w:r>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007016AF">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lastRenderedPageBreak/>
              <w:t xml:space="preserve">LifeSaver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Filtro pasivo supereficient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7ED810D1" w:rsidR="00042EFD" w:rsidRPr="00042EFD" w:rsidRDefault="00042EFD" w:rsidP="00042EFD">
      <w:pPr>
        <w:pStyle w:val="Descripcin"/>
        <w:jc w:val="center"/>
        <w:rPr>
          <w:rFonts w:cstheme="minorHAnsi"/>
          <w:color w:val="808080" w:themeColor="background1" w:themeShade="80"/>
        </w:rPr>
      </w:pPr>
      <w:bookmarkStart w:id="6" w:name="_Toc103695219"/>
      <w:bookmarkStart w:id="7" w:name="_Toc120886642"/>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Pr="00042EFD">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6"/>
      <w:bookmarkEnd w:id="7"/>
    </w:p>
    <w:p w14:paraId="752C7EBB" w14:textId="77777777" w:rsidR="00042EFD" w:rsidRPr="00F15FB0" w:rsidRDefault="00042EFD" w:rsidP="007D4A30">
      <w:pPr>
        <w:jc w:val="center"/>
        <w:rPr>
          <w:color w:val="808080" w:themeColor="background1" w:themeShade="80"/>
          <w:sz w:val="20"/>
          <w:szCs w:val="20"/>
          <w:lang w:val="es-ES_tradnl"/>
        </w:rPr>
      </w:pPr>
    </w:p>
    <w:p w14:paraId="22C6201D" w14:textId="77777777" w:rsidR="007D4A30" w:rsidRPr="00B05B14" w:rsidRDefault="007D4A30" w:rsidP="007D4A30">
      <w:pPr>
        <w:rPr>
          <w:lang w:val="es-ES_tradnl"/>
        </w:rPr>
      </w:pPr>
    </w:p>
    <w:p w14:paraId="38B42BBE" w14:textId="31CBD4E5" w:rsidR="007D4A30" w:rsidRPr="00DE22EF" w:rsidRDefault="007D4A30" w:rsidP="00EA1AC8">
      <w:pPr>
        <w:rPr>
          <w:color w:val="FF0000"/>
          <w:lang w:val="es-ES_tradnl"/>
        </w:rPr>
      </w:pPr>
      <w:r w:rsidRPr="00DE22EF">
        <w:rPr>
          <w:color w:val="FF0000"/>
          <w:lang w:val="es-ES_tradnl"/>
        </w:rPr>
        <w:t>Sobre el uso de figuras/ilustraciones/tablas. Todas deben ir</w:t>
      </w:r>
      <w:r w:rsidR="00C55360" w:rsidRPr="00DE22EF">
        <w:rPr>
          <w:color w:val="FF0000"/>
          <w:lang w:val="es-ES_tradnl"/>
        </w:rPr>
        <w:t xml:space="preserve"> indexadas (Tabla 1…</w:t>
      </w:r>
      <w:r w:rsidR="00CA702E" w:rsidRPr="00DE22EF">
        <w:rPr>
          <w:color w:val="FF0000"/>
          <w:lang w:val="es-ES_tradnl"/>
        </w:rPr>
        <w:t xml:space="preserve">; Figura </w:t>
      </w:r>
      <w:r w:rsidR="00C55360" w:rsidRPr="00DE22EF">
        <w:rPr>
          <w:color w:val="FF0000"/>
          <w:lang w:val="es-ES_tradnl"/>
        </w:rPr>
        <w:t>1…</w:t>
      </w:r>
      <w:r w:rsidR="00CA702E" w:rsidRPr="00DE22EF">
        <w:rPr>
          <w:color w:val="FF0000"/>
          <w:lang w:val="es-ES_tradnl"/>
        </w:rPr>
        <w:t>) indicando el autor u origen.</w:t>
      </w:r>
      <w:r w:rsidR="007016F1" w:rsidRPr="00DE22EF">
        <w:rPr>
          <w:color w:val="FF0000"/>
          <w:lang w:val="es-ES_tradnl"/>
        </w:rPr>
        <w:t xml:space="preserve">  </w:t>
      </w:r>
      <w:r w:rsidR="00C92649" w:rsidRPr="00DE22EF">
        <w:rPr>
          <w:color w:val="FF0000"/>
          <w:lang w:val="es-ES_tradnl"/>
        </w:rPr>
        <w:t>Figuras y tablas n</w:t>
      </w:r>
      <w:r w:rsidR="007016F1" w:rsidRPr="00DE22EF">
        <w:rPr>
          <w:color w:val="FF0000"/>
          <w:lang w:val="es-ES_tradnl"/>
        </w:rPr>
        <w:t>o son autoexplicativas</w:t>
      </w:r>
      <w:r w:rsidR="0092677A" w:rsidRPr="00DE22EF">
        <w:rPr>
          <w:color w:val="FF0000"/>
          <w:lang w:val="es-ES_tradnl"/>
        </w:rPr>
        <w:t>,</w:t>
      </w:r>
      <w:r w:rsidR="007016F1" w:rsidRPr="00DE22EF">
        <w:rPr>
          <w:color w:val="FF0000"/>
          <w:lang w:val="es-ES_tradnl"/>
        </w:rPr>
        <w:t xml:space="preserve"> es decir, deben ser referenciadas en el texto narrativo </w:t>
      </w:r>
      <w:r w:rsidR="00294820" w:rsidRPr="00DE22EF">
        <w:rPr>
          <w:color w:val="FF0000"/>
          <w:lang w:val="es-ES_tradnl"/>
        </w:rPr>
        <w:t>justificando y describiendo qué es lo relevante. No incrustar logos o cualquier otro tipo de información</w:t>
      </w:r>
      <w:r w:rsidR="00617191" w:rsidRPr="00DE22EF">
        <w:rPr>
          <w:color w:val="FF0000"/>
          <w:lang w:val="es-ES_tradnl"/>
        </w:rPr>
        <w:t xml:space="preserve"> que no aporte.</w:t>
      </w:r>
    </w:p>
    <w:p w14:paraId="7BA30999" w14:textId="2BB96EFA" w:rsidR="007D4A30" w:rsidRPr="00DE22EF" w:rsidRDefault="007D4A30" w:rsidP="000B5EBC">
      <w:pPr>
        <w:rPr>
          <w:color w:val="FF0000"/>
          <w:lang w:val="es-ES_tradnl"/>
        </w:rPr>
      </w:pPr>
      <w:r w:rsidRPr="00DE22EF">
        <w:rPr>
          <w:color w:val="FF0000"/>
          <w:lang w:val="es-ES_tradnl"/>
        </w:rPr>
        <w:t xml:space="preserve">Por ejemplo, para el uso de figuras, teniendo en cuenta la </w:t>
      </w:r>
      <w:r w:rsidR="00617191" w:rsidRPr="00DE22EF">
        <w:rPr>
          <w:color w:val="FF0000"/>
          <w:lang w:val="es-ES_tradnl"/>
        </w:rPr>
        <w:t>anterio</w:t>
      </w:r>
      <w:r w:rsidR="0092677A" w:rsidRPr="00DE22EF">
        <w:rPr>
          <w:color w:val="FF0000"/>
          <w:lang w:val="es-ES_tradnl"/>
        </w:rPr>
        <w:t>r</w:t>
      </w:r>
      <w:r w:rsidRPr="00DE22EF">
        <w:rPr>
          <w:color w:val="FF0000"/>
          <w:lang w:val="es-ES_tradnl"/>
        </w:rPr>
        <w:t>, se podría decir algo así como: “</w:t>
      </w:r>
      <w:r w:rsidR="0092677A" w:rsidRPr="00DE22EF">
        <w:rPr>
          <w:color w:val="FF0000"/>
          <w:lang w:val="es-ES_tradnl"/>
        </w:rPr>
        <w:t xml:space="preserve">… </w:t>
      </w:r>
      <w:r w:rsidR="00617191" w:rsidRPr="00DE22EF">
        <w:rPr>
          <w:color w:val="FF0000"/>
          <w:lang w:val="es-ES_tradnl"/>
        </w:rPr>
        <w:t>E</w:t>
      </w:r>
      <w:r w:rsidRPr="00DE22EF">
        <w:rPr>
          <w:color w:val="FF0000"/>
          <w:lang w:val="es-ES_tradnl"/>
        </w:rPr>
        <w:t>n la figura</w:t>
      </w:r>
      <w:r w:rsidR="00617191" w:rsidRPr="00DE22EF">
        <w:rPr>
          <w:color w:val="FF0000"/>
          <w:lang w:val="es-ES_tradnl"/>
        </w:rPr>
        <w:t xml:space="preserve"> 1</w:t>
      </w:r>
      <w:r w:rsidRPr="00DE22EF">
        <w:rPr>
          <w:color w:val="FF0000"/>
          <w:lang w:val="es-ES_tradnl"/>
        </w:rPr>
        <w:t xml:space="preserve"> se </w:t>
      </w:r>
      <w:r w:rsidR="0092677A" w:rsidRPr="00DE22EF">
        <w:rPr>
          <w:color w:val="FF0000"/>
          <w:lang w:val="es-ES_tradnl"/>
        </w:rPr>
        <w:t>ilustra</w:t>
      </w:r>
      <w:r w:rsidRPr="00DE22EF">
        <w:rPr>
          <w:color w:val="FF0000"/>
          <w:lang w:val="es-ES_tradnl"/>
        </w:rPr>
        <w:t xml:space="preserve"> </w:t>
      </w:r>
      <w:r w:rsidR="003A7B55" w:rsidRPr="00DE22EF">
        <w:rPr>
          <w:color w:val="FF0000"/>
          <w:lang w:val="es-ES_tradnl"/>
        </w:rPr>
        <w:t>la implementación de una solución ideal para …</w:t>
      </w:r>
      <w:r w:rsidR="00617191" w:rsidRPr="00DE22EF">
        <w:rPr>
          <w:color w:val="FF0000"/>
          <w:lang w:val="es-ES_tradnl"/>
        </w:rPr>
        <w:t xml:space="preserve">. </w:t>
      </w:r>
      <w:r w:rsidR="003A7B55" w:rsidRPr="00DE22EF">
        <w:rPr>
          <w:color w:val="FF0000"/>
          <w:lang w:val="es-ES_tradnl"/>
        </w:rPr>
        <w:t xml:space="preserve">Resulta de especial interés </w:t>
      </w:r>
      <w:r w:rsidRPr="00DE22EF">
        <w:rPr>
          <w:color w:val="FF0000"/>
          <w:lang w:val="es-ES_tradnl"/>
        </w:rPr>
        <w:t xml:space="preserve">fijarse en </w:t>
      </w:r>
      <w:r w:rsidR="00D63F2C" w:rsidRPr="00DE22EF">
        <w:rPr>
          <w:color w:val="FF0000"/>
          <w:lang w:val="es-ES_tradnl"/>
        </w:rPr>
        <w:t xml:space="preserve">cómo se ha implementado el sistema de riego en 3) donde se bla bla </w:t>
      </w:r>
      <w:r w:rsidRPr="00DE22EF">
        <w:rPr>
          <w:color w:val="FF0000"/>
          <w:lang w:val="es-ES_tradnl"/>
        </w:rPr>
        <w:t>.</w:t>
      </w:r>
      <w:r w:rsidR="0092677A" w:rsidRPr="00DE22EF">
        <w:rPr>
          <w:color w:val="FF0000"/>
          <w:lang w:val="es-ES_tradnl"/>
        </w:rPr>
        <w:t>”</w:t>
      </w:r>
    </w:p>
    <w:p w14:paraId="72145AC0" w14:textId="77777777" w:rsidR="00B23C1F" w:rsidRPr="00B05B14" w:rsidRDefault="00B23C1F" w:rsidP="000B5EBC">
      <w:pPr>
        <w:rPr>
          <w:lang w:val="es-ES_tradnl"/>
        </w:rPr>
      </w:pPr>
    </w:p>
    <w:p w14:paraId="6A4A86DB" w14:textId="72763ECC" w:rsidR="00A0096B" w:rsidRPr="00B05B14" w:rsidRDefault="00B23C1F" w:rsidP="00CE48EC">
      <w:pPr>
        <w:pStyle w:val="Ttulo2"/>
        <w:rPr>
          <w:lang w:val="es-ES_tradnl"/>
        </w:rPr>
      </w:pPr>
      <w:bookmarkStart w:id="8" w:name="_Toc120886661"/>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8"/>
    </w:p>
    <w:p w14:paraId="314A155E" w14:textId="3D1921DF" w:rsidR="009E7CF8" w:rsidRPr="00A40B44" w:rsidRDefault="009E7CF8" w:rsidP="009E7CF8">
      <w:pPr>
        <w:pStyle w:val="paragraph"/>
        <w:jc w:val="both"/>
        <w:textAlignment w:val="baseline"/>
        <w:rPr>
          <w:rStyle w:val="eop"/>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 xml:space="preserve">Además de la </w:t>
      </w:r>
      <w:r w:rsidRPr="00A40B44">
        <w:rPr>
          <w:rStyle w:val="normaltextrun"/>
          <w:rFonts w:ascii="Calibri" w:hAnsi="Calibri" w:cs="Calibri"/>
          <w:b/>
          <w:bCs/>
          <w:color w:val="808080" w:themeColor="background1" w:themeShade="80"/>
          <w:sz w:val="22"/>
          <w:szCs w:val="22"/>
        </w:rPr>
        <w:t>reducir emisiones y generar energía limpia</w:t>
      </w:r>
      <w:r w:rsidRPr="00A40B44">
        <w:rPr>
          <w:rStyle w:val="normaltextrun"/>
          <w:rFonts w:ascii="Calibri" w:hAnsi="Calibri" w:cs="Calibri"/>
          <w:color w:val="808080" w:themeColor="background1" w:themeShade="80"/>
          <w:sz w:val="22"/>
          <w:szCs w:val="22"/>
        </w:rPr>
        <w:t xml:space="preserve">, nuestro objetivo también reside en resolver los problemas de </w:t>
      </w:r>
      <w:r w:rsidRPr="00A40B44">
        <w:rPr>
          <w:rStyle w:val="normaltextrun"/>
          <w:rFonts w:ascii="Calibri" w:hAnsi="Calibri" w:cs="Calibri"/>
          <w:b/>
          <w:bCs/>
          <w:color w:val="808080" w:themeColor="background1" w:themeShade="80"/>
          <w:sz w:val="22"/>
          <w:szCs w:val="22"/>
        </w:rPr>
        <w:t>filtración de agua y generación de energía de forma compacta</w:t>
      </w:r>
      <w:r w:rsidRPr="00A40B44">
        <w:rPr>
          <w:rStyle w:val="normaltextrun"/>
          <w:rFonts w:ascii="Calibri" w:hAnsi="Calibri" w:cs="Calibri"/>
          <w:color w:val="808080" w:themeColor="background1" w:themeShade="80"/>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sidR="00780757" w:rsidRPr="00A40B44">
        <w:rPr>
          <w:rStyle w:val="normaltextrun"/>
          <w:rFonts w:ascii="Calibri" w:hAnsi="Calibri" w:cs="Calibri"/>
          <w:color w:val="808080" w:themeColor="background1" w:themeShade="80"/>
          <w:sz w:val="22"/>
          <w:szCs w:val="22"/>
        </w:rPr>
        <w:t>; tratando de demostrar que se pueden realizar este tipo de dispositivos</w:t>
      </w:r>
      <w:r w:rsidR="00212870" w:rsidRPr="00A40B44">
        <w:rPr>
          <w:rStyle w:val="normaltextrun"/>
          <w:rFonts w:ascii="Calibri" w:hAnsi="Calibri" w:cs="Calibri"/>
          <w:color w:val="808080" w:themeColor="background1" w:themeShade="80"/>
          <w:sz w:val="22"/>
          <w:szCs w:val="22"/>
        </w:rPr>
        <w:t xml:space="preserve"> mediante sistemas basados en computador</w:t>
      </w:r>
      <w:r w:rsidR="00780757" w:rsidRPr="00A40B44">
        <w:rPr>
          <w:rStyle w:val="normaltextrun"/>
          <w:rFonts w:ascii="Calibri" w:hAnsi="Calibri" w:cs="Calibri"/>
          <w:color w:val="808080" w:themeColor="background1" w:themeShade="80"/>
          <w:sz w:val="22"/>
          <w:szCs w:val="22"/>
        </w:rPr>
        <w:t xml:space="preserve"> </w:t>
      </w:r>
      <w:r w:rsidR="00780757" w:rsidRPr="00A40B44">
        <w:rPr>
          <w:rStyle w:val="normaltextrun"/>
          <w:rFonts w:ascii="Calibri" w:hAnsi="Calibri" w:cs="Calibri"/>
          <w:b/>
          <w:bCs/>
          <w:color w:val="808080" w:themeColor="background1" w:themeShade="80"/>
          <w:sz w:val="22"/>
          <w:szCs w:val="22"/>
        </w:rPr>
        <w:t>con poco coste y asequibles para todos</w:t>
      </w:r>
      <w:r w:rsidR="00780757" w:rsidRPr="00A40B44">
        <w:rPr>
          <w:rStyle w:val="normaltextrun"/>
          <w:rFonts w:ascii="Calibri" w:hAnsi="Calibri" w:cs="Calibri"/>
          <w:color w:val="808080" w:themeColor="background1" w:themeShade="80"/>
          <w:sz w:val="22"/>
          <w:szCs w:val="22"/>
        </w:rPr>
        <w:t>.</w:t>
      </w:r>
    </w:p>
    <w:p w14:paraId="38A20709" w14:textId="653839A8" w:rsidR="002659FF" w:rsidRPr="00A40B44" w:rsidRDefault="003B53E2" w:rsidP="003B53E2">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P</w:t>
      </w:r>
      <w:r w:rsidR="000804B9" w:rsidRPr="00A40B44">
        <w:rPr>
          <w:rStyle w:val="normaltextrun"/>
          <w:rFonts w:ascii="Calibri" w:hAnsi="Calibri" w:cs="Calibri"/>
          <w:color w:val="808080" w:themeColor="background1" w:themeShade="80"/>
          <w:sz w:val="22"/>
          <w:szCs w:val="22"/>
        </w:rPr>
        <w:t>ara</w:t>
      </w:r>
      <w:r w:rsidRPr="00A40B44">
        <w:rPr>
          <w:rStyle w:val="normaltextrun"/>
          <w:rFonts w:ascii="Calibri" w:hAnsi="Calibri" w:cs="Calibri"/>
          <w:color w:val="808080" w:themeColor="background1" w:themeShade="80"/>
          <w:sz w:val="22"/>
          <w:szCs w:val="22"/>
        </w:rPr>
        <w:t xml:space="preserve"> ello, nuestro equipo de estudiantes de ingeniería de la ETSISI ha decidido presentar el </w:t>
      </w:r>
      <w:r w:rsidRPr="00A40B44">
        <w:rPr>
          <w:rStyle w:val="normaltextrun"/>
          <w:rFonts w:ascii="Calibri" w:hAnsi="Calibri" w:cs="Calibri"/>
          <w:i/>
          <w:iCs/>
          <w:color w:val="808080" w:themeColor="background1" w:themeShade="80"/>
          <w:sz w:val="22"/>
          <w:szCs w:val="22"/>
        </w:rPr>
        <w:t>proyecto GyFhi</w:t>
      </w:r>
      <w:r w:rsidRPr="00A40B44">
        <w:rPr>
          <w:rStyle w:val="normaltextrun"/>
          <w:rFonts w:ascii="Calibri" w:hAnsi="Calibri" w:cs="Calibri"/>
          <w:color w:val="808080" w:themeColor="background1" w:themeShade="80"/>
          <w:sz w:val="22"/>
          <w:szCs w:val="22"/>
        </w:rPr>
        <w:t xml:space="preserve">, un sistema compuesto por un mecanismo hidráulico, en el que el agua proveniente de la lluvia, ríos o lagos se captaría en un embudo mallado </w:t>
      </w:r>
      <w:r w:rsidR="000804B9" w:rsidRPr="00A40B44">
        <w:rPr>
          <w:rStyle w:val="normaltextrun"/>
          <w:rFonts w:ascii="Calibri" w:hAnsi="Calibri" w:cs="Calibri"/>
          <w:color w:val="808080" w:themeColor="background1" w:themeShade="80"/>
          <w:sz w:val="22"/>
          <w:szCs w:val="22"/>
        </w:rPr>
        <w:t xml:space="preserve">(para prevenir la entrada de detritos) </w:t>
      </w:r>
      <w:r w:rsidRPr="00A40B44">
        <w:rPr>
          <w:rStyle w:val="normaltextrun"/>
          <w:rFonts w:ascii="Calibri" w:hAnsi="Calibri" w:cs="Calibri"/>
          <w:color w:val="808080" w:themeColor="background1" w:themeShade="80"/>
          <w:sz w:val="22"/>
          <w:szCs w:val="22"/>
        </w:rPr>
        <w:t>que por unos agujeros de varios tamaños en el fondo redirigiría el flujo hacia un sistema de múltiples turbinas que a su vez convertirían la energía mecánica en eléctrica</w:t>
      </w:r>
      <w:r w:rsidR="002659FF" w:rsidRPr="00A40B44">
        <w:rPr>
          <w:rStyle w:val="normaltextrun"/>
          <w:rFonts w:ascii="Calibri" w:hAnsi="Calibri" w:cs="Calibri"/>
          <w:color w:val="808080" w:themeColor="background1" w:themeShade="80"/>
          <w:sz w:val="22"/>
          <w:szCs w:val="22"/>
        </w:rPr>
        <w:t>; además de un panel solar como generador de suplemento.</w:t>
      </w:r>
      <w:r w:rsidR="0029141F" w:rsidRPr="00A40B44">
        <w:rPr>
          <w:rStyle w:val="normaltextrun"/>
          <w:rFonts w:ascii="Calibri" w:hAnsi="Calibri" w:cs="Calibri"/>
          <w:color w:val="808080" w:themeColor="background1" w:themeShade="80"/>
          <w:sz w:val="22"/>
          <w:szCs w:val="22"/>
        </w:rPr>
        <w:t xml:space="preserve"> Tras las turbinas ya se pondría un colector que desembocara en un sistema de filtros que eliminaría diversos productos químicos y microplásticos para consumo agrícola y puede que incluso humano (Figura 2, el boceto, y Figura 3, la versión más desarrollada).</w:t>
      </w:r>
      <w:r w:rsidR="0029141F" w:rsidRPr="00A40B44">
        <w:rPr>
          <w:rStyle w:val="eop"/>
          <w:rFonts w:ascii="Calibri" w:hAnsi="Calibri" w:cs="Calibri"/>
          <w:color w:val="808080" w:themeColor="background1" w:themeShade="80"/>
          <w:sz w:val="22"/>
          <w:szCs w:val="22"/>
        </w:rPr>
        <w:t> </w:t>
      </w:r>
    </w:p>
    <w:p w14:paraId="3B9A47D7" w14:textId="14783A67" w:rsidR="000804B9" w:rsidRPr="00A40B44" w:rsidRDefault="000804B9" w:rsidP="000804B9">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w:t>
      </w:r>
      <w:r w:rsidR="002659FF" w:rsidRPr="00A40B44">
        <w:rPr>
          <w:rStyle w:val="normaltextrun"/>
          <w:rFonts w:ascii="Calibri" w:hAnsi="Calibri" w:cs="Calibri"/>
          <w:color w:val="808080" w:themeColor="background1" w:themeShade="80"/>
          <w:sz w:val="22"/>
          <w:szCs w:val="22"/>
        </w:rPr>
        <w:t xml:space="preserve"> sistema también dispondr</w:t>
      </w:r>
      <w:r w:rsidRPr="00A40B44">
        <w:rPr>
          <w:rStyle w:val="normaltextrun"/>
          <w:rFonts w:ascii="Calibri" w:hAnsi="Calibri" w:cs="Calibri"/>
          <w:color w:val="808080" w:themeColor="background1" w:themeShade="80"/>
          <w:sz w:val="22"/>
          <w:szCs w:val="22"/>
        </w:rPr>
        <w:t>á</w:t>
      </w:r>
      <w:r w:rsidR="002659FF" w:rsidRPr="00A40B44">
        <w:rPr>
          <w:rStyle w:val="normaltextrun"/>
          <w:rFonts w:ascii="Calibri" w:hAnsi="Calibri" w:cs="Calibri"/>
          <w:color w:val="808080" w:themeColor="background1" w:themeShade="80"/>
          <w:sz w:val="22"/>
          <w:szCs w:val="22"/>
        </w:rPr>
        <w:t xml:space="preserve"> de un sistema de sensores químicos antes y tras los filtros para analizar el nivel de contaminación del agua y dar esta información a los usuarios mediante el ESP-32 (tanto en una página web básica, como por Telegram, como por un Display activable</w:t>
      </w:r>
      <w:r w:rsidR="004250D4" w:rsidRPr="00A40B44">
        <w:rPr>
          <w:rStyle w:val="normaltextrun"/>
          <w:rFonts w:ascii="Calibri" w:hAnsi="Calibri" w:cs="Calibri"/>
          <w:color w:val="808080" w:themeColor="background1" w:themeShade="80"/>
          <w:sz w:val="22"/>
          <w:szCs w:val="22"/>
        </w:rPr>
        <w:t>, como se puede ver en la Figura 4</w:t>
      </w:r>
      <w:r w:rsidR="002659FF" w:rsidRPr="00A40B44">
        <w:rPr>
          <w:rStyle w:val="normaltextrun"/>
          <w:rFonts w:ascii="Calibri" w:hAnsi="Calibri" w:cs="Calibri"/>
          <w:color w:val="808080" w:themeColor="background1" w:themeShade="80"/>
          <w:sz w:val="22"/>
          <w:szCs w:val="22"/>
        </w:rPr>
        <w:t>) para determinar si esa agua puede ser utilizada/consumida o no, además de la energía producida y almacenada. En caso de detectar un tóxico antes del filtro además informará con un aviso luminoso y por el display, y si detecta tras el filtro, indicará con el filtro acústico además de informar por pantalla que el sistema de filtros requiere un recambio.</w:t>
      </w:r>
      <w:r w:rsidRPr="00A40B44">
        <w:rPr>
          <w:rStyle w:val="normaltextrun"/>
          <w:rFonts w:ascii="Calibri" w:hAnsi="Calibri" w:cs="Calibri"/>
          <w:color w:val="808080" w:themeColor="background1" w:themeShade="80"/>
          <w:sz w:val="22"/>
          <w:szCs w:val="22"/>
        </w:rPr>
        <w:t xml:space="preserve"> Contribuimos al desarrollo sostenible de nuestro dispositivo imprimiendo en 3D la mayor parte de sus componentes.</w:t>
      </w:r>
    </w:p>
    <w:p w14:paraId="1EEBC309" w14:textId="08354CA5" w:rsidR="0079364B" w:rsidRPr="00A40B44" w:rsidRDefault="003B53E2" w:rsidP="00212870">
      <w:pPr>
        <w:pStyle w:val="paragraph"/>
        <w:jc w:val="both"/>
        <w:textAlignment w:val="baseline"/>
        <w:rPr>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 sistema de turbinas, utilizando turbinas de Pelton reducidas, estaría diseñado teniendo en cuenta alternadores</w:t>
      </w:r>
      <w:r w:rsidR="000804B9" w:rsidRPr="00A40B44">
        <w:rPr>
          <w:rStyle w:val="normaltextrun"/>
          <w:rFonts w:ascii="Calibri" w:hAnsi="Calibri" w:cs="Calibri"/>
          <w:color w:val="808080" w:themeColor="background1" w:themeShade="80"/>
          <w:sz w:val="22"/>
          <w:szCs w:val="22"/>
        </w:rPr>
        <w:t xml:space="preserve">, </w:t>
      </w:r>
      <w:r w:rsidRPr="00A40B44">
        <w:rPr>
          <w:rStyle w:val="normaltextrun"/>
          <w:rFonts w:ascii="Calibri" w:hAnsi="Calibri" w:cs="Calibri"/>
          <w:color w:val="808080" w:themeColor="background1" w:themeShade="80"/>
          <w:sz w:val="22"/>
          <w:szCs w:val="22"/>
        </w:rPr>
        <w:t xml:space="preserve">motores paso-a-paso (ya que generan energía con el menor número de revoluciones por minuto </w:t>
      </w:r>
      <w:r w:rsidRPr="00A40B44">
        <w:rPr>
          <w:rStyle w:val="normaltextrun"/>
          <w:rFonts w:ascii="Calibri" w:hAnsi="Calibri" w:cs="Calibri"/>
          <w:color w:val="808080" w:themeColor="background1" w:themeShade="80"/>
          <w:sz w:val="22"/>
          <w:szCs w:val="22"/>
        </w:rPr>
        <w:lastRenderedPageBreak/>
        <w:t xml:space="preserve">posible </w:t>
      </w:r>
      <w:sdt>
        <w:sdtPr>
          <w:rPr>
            <w:rStyle w:val="normaltextrun"/>
            <w:rFonts w:ascii="Calibri" w:hAnsi="Calibri" w:cs="Calibri"/>
            <w:color w:val="808080" w:themeColor="background1" w:themeShade="80"/>
            <w:sz w:val="22"/>
            <w:szCs w:val="22"/>
          </w:rPr>
          <w:id w:val="1294255246"/>
          <w:citation/>
        </w:sdtPr>
        <w:sdtContent>
          <w:r w:rsidRPr="00A40B44">
            <w:rPr>
              <w:rStyle w:val="normaltextrun"/>
              <w:rFonts w:ascii="Calibri" w:hAnsi="Calibri" w:cs="Calibri"/>
              <w:color w:val="808080" w:themeColor="background1" w:themeShade="80"/>
              <w:sz w:val="22"/>
              <w:szCs w:val="22"/>
            </w:rPr>
            <w:fldChar w:fldCharType="begin"/>
          </w:r>
          <w:r w:rsidRPr="00A40B44">
            <w:rPr>
              <w:rStyle w:val="normaltextrun"/>
              <w:rFonts w:ascii="Calibri" w:hAnsi="Calibri" w:cs="Calibri"/>
              <w:color w:val="808080" w:themeColor="background1" w:themeShade="80"/>
              <w:sz w:val="22"/>
              <w:szCs w:val="22"/>
            </w:rPr>
            <w:instrText xml:space="preserve"> CITATION Geo12 \l 3082 </w:instrText>
          </w:r>
          <w:r w:rsidRPr="00A40B44">
            <w:rPr>
              <w:rStyle w:val="normaltextrun"/>
              <w:rFonts w:ascii="Calibri" w:hAnsi="Calibri" w:cs="Calibri"/>
              <w:color w:val="808080" w:themeColor="background1" w:themeShade="80"/>
              <w:sz w:val="22"/>
              <w:szCs w:val="22"/>
            </w:rPr>
            <w:fldChar w:fldCharType="separate"/>
          </w:r>
          <w:r w:rsidRPr="00A40B44">
            <w:rPr>
              <w:rFonts w:ascii="Calibri" w:hAnsi="Calibri" w:cs="Calibri"/>
              <w:noProof/>
              <w:color w:val="808080" w:themeColor="background1" w:themeShade="80"/>
              <w:sz w:val="22"/>
              <w:szCs w:val="22"/>
            </w:rPr>
            <w:t>(George, 2012)</w:t>
          </w:r>
          <w:r w:rsidRPr="00A40B44">
            <w:rPr>
              <w:rStyle w:val="normaltextrun"/>
              <w:rFonts w:ascii="Calibri" w:hAnsi="Calibri" w:cs="Calibri"/>
              <w:color w:val="808080" w:themeColor="background1" w:themeShade="80"/>
              <w:sz w:val="22"/>
              <w:szCs w:val="22"/>
            </w:rPr>
            <w:fldChar w:fldCharType="end"/>
          </w:r>
        </w:sdtContent>
      </w:sdt>
      <w:r w:rsidRPr="00A40B44">
        <w:rPr>
          <w:rStyle w:val="normaltextrun"/>
          <w:rFonts w:ascii="Calibri" w:hAnsi="Calibri" w:cs="Calibri"/>
          <w:color w:val="808080" w:themeColor="background1" w:themeShade="80"/>
          <w:sz w:val="22"/>
          <w:szCs w:val="22"/>
        </w:rPr>
        <w:t xml:space="preserve"> </w:t>
      </w:r>
      <w:r w:rsidR="000804B9" w:rsidRPr="00A40B44">
        <w:rPr>
          <w:rStyle w:val="normaltextrun"/>
          <w:rFonts w:ascii="Calibri" w:hAnsi="Calibri" w:cs="Calibri"/>
          <w:color w:val="808080" w:themeColor="background1" w:themeShade="80"/>
          <w:sz w:val="22"/>
          <w:szCs w:val="22"/>
        </w:rPr>
        <w:t xml:space="preserve">o por defecto unas dinamos, </w:t>
      </w:r>
      <w:r w:rsidRPr="00A40B44">
        <w:rPr>
          <w:rStyle w:val="normaltextrun"/>
          <w:rFonts w:ascii="Calibri" w:hAnsi="Calibri" w:cs="Calibri"/>
          <w:color w:val="808080" w:themeColor="background1" w:themeShade="80"/>
          <w:sz w:val="22"/>
          <w:szCs w:val="22"/>
        </w:rPr>
        <w:t xml:space="preserve">y posicionado para maximizar la energía obtenida mediante la fuerza gravitatoria, con las turbinas un poco alejadas de los agujeros y entre sí. </w:t>
      </w:r>
    </w:p>
    <w:p w14:paraId="2F779B56" w14:textId="77777777" w:rsidR="005349FA" w:rsidRPr="00B05B14" w:rsidRDefault="005349FA" w:rsidP="005349FA">
      <w:pPr>
        <w:keepNext/>
        <w:jc w:val="center"/>
      </w:pPr>
      <w:r w:rsidRPr="00B05B14">
        <w:rPr>
          <w:noProof/>
          <w:lang w:val="en-US"/>
        </w:rPr>
        <w:drawing>
          <wp:inline distT="0" distB="0" distL="0" distR="0" wp14:anchorId="78DB80D2" wp14:editId="163A907A">
            <wp:extent cx="6172200" cy="4232917"/>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0"/>
                    <a:stretch>
                      <a:fillRect/>
                    </a:stretch>
                  </pic:blipFill>
                  <pic:spPr>
                    <a:xfrm>
                      <a:off x="0" y="0"/>
                      <a:ext cx="6198002" cy="4250612"/>
                    </a:xfrm>
                    <a:prstGeom prst="rect">
                      <a:avLst/>
                    </a:prstGeom>
                  </pic:spPr>
                </pic:pic>
              </a:graphicData>
            </a:graphic>
          </wp:inline>
        </w:drawing>
      </w:r>
    </w:p>
    <w:p w14:paraId="51009AD8" w14:textId="6C3B3E8F" w:rsidR="0079364B" w:rsidRPr="005349FA" w:rsidRDefault="005349FA" w:rsidP="004250D4">
      <w:pPr>
        <w:pStyle w:val="Descripcin"/>
        <w:jc w:val="center"/>
      </w:pPr>
      <w:bookmarkStart w:id="9" w:name="_Toc12088664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2</w:t>
      </w:r>
      <w:r w:rsidRPr="005349FA">
        <w:rPr>
          <w:b w:val="0"/>
          <w:noProof/>
          <w:color w:val="808080" w:themeColor="background1" w:themeShade="80"/>
        </w:rPr>
        <w:fldChar w:fldCharType="end"/>
      </w:r>
      <w:r w:rsidRPr="005349FA">
        <w:rPr>
          <w:b w:val="0"/>
          <w:color w:val="808080" w:themeColor="background1" w:themeShade="80"/>
        </w:rPr>
        <w:t xml:space="preserve">. </w:t>
      </w:r>
      <w:r w:rsidR="004250D4">
        <w:rPr>
          <w:b w:val="0"/>
          <w:color w:val="808080" w:themeColor="background1" w:themeShade="80"/>
        </w:rPr>
        <w:t xml:space="preserve">1er </w:t>
      </w:r>
      <w:r w:rsidRPr="005349FA">
        <w:rPr>
          <w:b w:val="0"/>
          <w:color w:val="808080" w:themeColor="background1" w:themeShade="80"/>
          <w:sz w:val="20"/>
          <w:szCs w:val="20"/>
          <w:lang w:val="es-ES_tradnl"/>
        </w:rPr>
        <w:t>Boceto sobre la arquitectura esperada (elaboración propia)</w:t>
      </w:r>
      <w:bookmarkEnd w:id="9"/>
    </w:p>
    <w:p w14:paraId="4ADB8777" w14:textId="77777777" w:rsidR="004250D4" w:rsidRPr="00B05B14" w:rsidRDefault="00CC11BD" w:rsidP="004250D4">
      <w:pPr>
        <w:keepNext/>
        <w:jc w:val="center"/>
      </w:pPr>
      <w:r w:rsidRPr="00B05B14">
        <w:rPr>
          <w:lang w:val="es-ES_tradnl"/>
        </w:rPr>
        <w:br w:type="page"/>
      </w:r>
      <w:r w:rsidR="004250D4" w:rsidRPr="00B05B14">
        <w:rPr>
          <w:noProof/>
          <w:lang w:val="en-US"/>
        </w:rPr>
        <w:lastRenderedPageBreak/>
        <w:drawing>
          <wp:inline distT="0" distB="0" distL="0" distR="0" wp14:anchorId="22D51C66" wp14:editId="2B2BAB1A">
            <wp:extent cx="4283154" cy="6119881"/>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7"/>
                    <pic:cNvPicPr/>
                  </pic:nvPicPr>
                  <pic:blipFill>
                    <a:blip r:embed="rId21"/>
                    <a:stretch>
                      <a:fillRect/>
                    </a:stretch>
                  </pic:blipFill>
                  <pic:spPr>
                    <a:xfrm rot="16200000">
                      <a:off x="0" y="0"/>
                      <a:ext cx="4292921" cy="6133836"/>
                    </a:xfrm>
                    <a:prstGeom prst="rect">
                      <a:avLst/>
                    </a:prstGeom>
                  </pic:spPr>
                </pic:pic>
              </a:graphicData>
            </a:graphic>
          </wp:inline>
        </w:drawing>
      </w:r>
    </w:p>
    <w:p w14:paraId="62E8B7BF" w14:textId="2C2CE8BE" w:rsidR="004250D4" w:rsidRPr="005349FA" w:rsidRDefault="004250D4" w:rsidP="004250D4">
      <w:pPr>
        <w:pStyle w:val="Descripcin"/>
        <w:jc w:val="center"/>
        <w:rPr>
          <w:b w:val="0"/>
          <w:color w:val="808080" w:themeColor="background1" w:themeShade="80"/>
        </w:rPr>
      </w:pPr>
      <w:bookmarkStart w:id="10" w:name="_Toc120886648"/>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3</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Croquis</w:t>
      </w:r>
      <w:r w:rsidRPr="005349FA">
        <w:rPr>
          <w:b w:val="0"/>
          <w:color w:val="808080" w:themeColor="background1" w:themeShade="80"/>
          <w:sz w:val="20"/>
          <w:szCs w:val="20"/>
          <w:lang w:val="es-ES_tradnl"/>
        </w:rPr>
        <w:t xml:space="preserve"> sobre </w:t>
      </w:r>
      <w:r>
        <w:rPr>
          <w:b w:val="0"/>
          <w:color w:val="808080" w:themeColor="background1" w:themeShade="80"/>
          <w:sz w:val="20"/>
          <w:szCs w:val="20"/>
          <w:lang w:val="es-ES_tradnl"/>
        </w:rPr>
        <w:t>una segunda versión del chasis</w:t>
      </w:r>
      <w:r w:rsidRPr="005349FA">
        <w:rPr>
          <w:b w:val="0"/>
          <w:color w:val="808080" w:themeColor="background1" w:themeShade="80"/>
          <w:sz w:val="20"/>
          <w:szCs w:val="20"/>
          <w:lang w:val="es-ES_tradnl"/>
        </w:rPr>
        <w:t xml:space="preserve"> (elaboración propia)</w:t>
      </w:r>
      <w:bookmarkEnd w:id="10"/>
    </w:p>
    <w:p w14:paraId="30F760F5" w14:textId="77777777" w:rsidR="004250D4" w:rsidRPr="00B05B14" w:rsidRDefault="004250D4" w:rsidP="004250D4">
      <w:pPr>
        <w:keepNext/>
        <w:jc w:val="center"/>
      </w:pPr>
      <w:r w:rsidRPr="00B05B14">
        <w:rPr>
          <w:noProof/>
          <w:lang w:val="en-US"/>
        </w:rPr>
        <w:drawing>
          <wp:inline distT="0" distB="0" distL="0" distR="0" wp14:anchorId="07928F38" wp14:editId="1C8D0E45">
            <wp:extent cx="3372796" cy="5996085"/>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7" descr="Imagen que contiene pizarrón, texto&#10;&#10;Descripción generada automáticamente"/>
                    <pic:cNvPicPr/>
                  </pic:nvPicPr>
                  <pic:blipFill>
                    <a:blip r:embed="rId22"/>
                    <a:stretch>
                      <a:fillRect/>
                    </a:stretch>
                  </pic:blipFill>
                  <pic:spPr>
                    <a:xfrm rot="16200000">
                      <a:off x="0" y="0"/>
                      <a:ext cx="3385491" cy="6018654"/>
                    </a:xfrm>
                    <a:prstGeom prst="rect">
                      <a:avLst/>
                    </a:prstGeom>
                  </pic:spPr>
                </pic:pic>
              </a:graphicData>
            </a:graphic>
          </wp:inline>
        </w:drawing>
      </w:r>
    </w:p>
    <w:p w14:paraId="1D4F5592" w14:textId="7EDD9B4C" w:rsidR="004250D4" w:rsidRPr="005349FA" w:rsidRDefault="004250D4" w:rsidP="004250D4">
      <w:pPr>
        <w:pStyle w:val="Descripcin"/>
        <w:jc w:val="center"/>
        <w:rPr>
          <w:b w:val="0"/>
          <w:color w:val="808080" w:themeColor="background1" w:themeShade="80"/>
        </w:rPr>
      </w:pPr>
      <w:bookmarkStart w:id="11" w:name="_Toc120886649"/>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4</w:t>
      </w:r>
      <w:r w:rsidRPr="005349FA">
        <w:rPr>
          <w:b w:val="0"/>
          <w:noProof/>
          <w:color w:val="808080" w:themeColor="background1" w:themeShade="80"/>
        </w:rPr>
        <w:fldChar w:fldCharType="end"/>
      </w:r>
      <w:r w:rsidRPr="005349FA">
        <w:rPr>
          <w:b w:val="0"/>
          <w:color w:val="808080" w:themeColor="background1" w:themeShade="80"/>
        </w:rPr>
        <w:t xml:space="preserve">. </w:t>
      </w:r>
      <w:r w:rsidRPr="005349FA">
        <w:rPr>
          <w:b w:val="0"/>
          <w:color w:val="808080" w:themeColor="background1" w:themeShade="80"/>
          <w:sz w:val="20"/>
          <w:szCs w:val="20"/>
          <w:lang w:val="es-ES_tradnl"/>
        </w:rPr>
        <w:t>Boceto sobre la arquitectura esperada (elaboración propia)</w:t>
      </w:r>
      <w:bookmarkEnd w:id="11"/>
    </w:p>
    <w:p w14:paraId="19603544" w14:textId="169B9F7C" w:rsidR="004250D4" w:rsidRDefault="004250D4">
      <w:pPr>
        <w:rPr>
          <w:smallCaps/>
          <w:spacing w:val="5"/>
          <w:sz w:val="36"/>
          <w:szCs w:val="36"/>
        </w:rPr>
      </w:pPr>
      <w:r>
        <w:rPr>
          <w:smallCaps/>
          <w:spacing w:val="5"/>
          <w:sz w:val="36"/>
          <w:szCs w:val="36"/>
        </w:rPr>
        <w:lastRenderedPageBreak/>
        <w:br w:type="page"/>
      </w:r>
    </w:p>
    <w:p w14:paraId="05D41DE7" w14:textId="4118E291" w:rsidR="00EA1AC8" w:rsidRPr="00B05B14" w:rsidRDefault="005359F6" w:rsidP="00CC11BD">
      <w:pPr>
        <w:pStyle w:val="Ttulo1"/>
        <w:rPr>
          <w:lang w:val="es-ES_tradnl"/>
        </w:rPr>
      </w:pPr>
      <w:bookmarkStart w:id="12" w:name="_Toc120886662"/>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2"/>
    </w:p>
    <w:p w14:paraId="19E43541" w14:textId="44E71377" w:rsidR="000C1615" w:rsidRDefault="000C1615" w:rsidP="000C1615">
      <w:pPr>
        <w:rPr>
          <w:color w:val="FF0000"/>
          <w:lang w:val="es-ES_tradnl"/>
        </w:rPr>
      </w:pPr>
      <w:r w:rsidRPr="00DE22EF">
        <w:rPr>
          <w:color w:val="FF0000"/>
          <w:lang w:val="es-ES_tradnl"/>
        </w:rPr>
        <w:t xml:space="preserve">El proyecto final debe ser una solución completa y con utilidad justificada. </w:t>
      </w:r>
      <w:r w:rsidR="005359F6" w:rsidRPr="00DE22EF">
        <w:rPr>
          <w:color w:val="FF0000"/>
          <w:lang w:val="es-ES_tradnl"/>
        </w:rPr>
        <w:t xml:space="preserve"> </w:t>
      </w:r>
      <w:r w:rsidRPr="00DE22EF">
        <w:rPr>
          <w:color w:val="FF0000"/>
          <w:lang w:val="es-ES_tradnl"/>
        </w:rPr>
        <w:t xml:space="preserve">El proyecto final debe ser un </w:t>
      </w:r>
      <w:r w:rsidR="0079364B" w:rsidRPr="00DE22EF">
        <w:rPr>
          <w:color w:val="FF0000"/>
          <w:lang w:val="es-ES_tradnl"/>
        </w:rPr>
        <w:t>sistema IoT</w:t>
      </w:r>
      <w:r w:rsidR="00071D08" w:rsidRPr="00DE22EF">
        <w:rPr>
          <w:color w:val="FF0000"/>
          <w:lang w:val="es-ES_tradnl"/>
        </w:rPr>
        <w:t xml:space="preserve"> con</w:t>
      </w:r>
      <w:r w:rsidRPr="00DE22EF">
        <w:rPr>
          <w:color w:val="FF0000"/>
          <w:lang w:val="es-ES_tradnl"/>
        </w:rPr>
        <w:t xml:space="preserve"> un conjunto de elementos que funciona para la obtención </w:t>
      </w:r>
      <w:r w:rsidR="009769F8" w:rsidRPr="00DE22EF">
        <w:rPr>
          <w:color w:val="FF0000"/>
          <w:lang w:val="es-ES_tradnl"/>
        </w:rPr>
        <w:t>de un</w:t>
      </w:r>
      <w:r w:rsidRPr="00DE22EF">
        <w:rPr>
          <w:color w:val="FF0000"/>
          <w:lang w:val="es-ES_tradnl"/>
        </w:rPr>
        <w:t xml:space="preserve"> objetivo. </w:t>
      </w:r>
      <w:r w:rsidR="00E216A6" w:rsidRPr="00DE22EF">
        <w:rPr>
          <w:color w:val="FF0000"/>
          <w:lang w:val="es-ES_tradnl"/>
        </w:rPr>
        <w:t>Esta sección contendrá una subsección por cada uno de los</w:t>
      </w:r>
      <w:r w:rsidRPr="00DE22EF">
        <w:rPr>
          <w:color w:val="FF0000"/>
          <w:lang w:val="es-ES_tradnl"/>
        </w:rPr>
        <w:t xml:space="preserve"> elementos que conforman el sistema: </w:t>
      </w:r>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3" w:name="_Toc120886663"/>
      <w:r w:rsidRPr="00B05B14">
        <w:rPr>
          <w:lang w:val="es-ES_tradnl"/>
        </w:rPr>
        <w:t xml:space="preserve">2.1 </w:t>
      </w:r>
      <w:r w:rsidR="00861017" w:rsidRPr="00B05B14">
        <w:rPr>
          <w:lang w:val="es-ES_tradnl"/>
        </w:rPr>
        <w:t>Software</w:t>
      </w:r>
      <w:bookmarkEnd w:id="13"/>
    </w:p>
    <w:p w14:paraId="24287F1B" w14:textId="1820BBC4" w:rsidR="00A56EFD" w:rsidRDefault="00A56EFD" w:rsidP="00A56EFD">
      <w:pPr>
        <w:pStyle w:val="Ttulo3"/>
        <w:rPr>
          <w:i w:val="0"/>
          <w:lang w:val="es-ES_tradnl"/>
        </w:rPr>
      </w:pPr>
      <w:bookmarkStart w:id="14" w:name="_Toc120886664"/>
      <w:r w:rsidRPr="00B05B14">
        <w:rPr>
          <w:i w:val="0"/>
          <w:lang w:val="es-ES_tradnl"/>
        </w:rPr>
        <w:t>2.1.1 Código y librerías</w:t>
      </w:r>
      <w:bookmarkEnd w:id="14"/>
    </w:p>
    <w:p w14:paraId="3AD017DC" w14:textId="1DEBA1B7" w:rsidR="00F44834" w:rsidRPr="00383101" w:rsidRDefault="00F44834" w:rsidP="00A472C5">
      <w:pPr>
        <w:jc w:val="both"/>
        <w:rPr>
          <w:rFonts w:asciiTheme="minorHAnsi" w:hAnsiTheme="minorHAnsi" w:cstheme="minorHAnsi"/>
          <w:color w:val="808080" w:themeColor="background1" w:themeShade="80"/>
          <w:lang w:val="es-ES_tradnl"/>
        </w:rPr>
      </w:pPr>
      <w:r w:rsidRPr="00383101">
        <w:rPr>
          <w:rFonts w:asciiTheme="minorHAnsi" w:hAnsiTheme="minorHAnsi" w:cstheme="minorHAnsi"/>
          <w:color w:val="808080" w:themeColor="background1" w:themeShade="80"/>
          <w:lang w:val="es-ES_tradnl"/>
        </w:rPr>
        <w:t>Se ha empleado exclusivamente C sobre VisualStudio Code</w:t>
      </w:r>
      <w:r w:rsidR="0009179B" w:rsidRPr="00383101">
        <w:rPr>
          <w:rFonts w:asciiTheme="minorHAnsi" w:hAnsiTheme="minorHAnsi" w:cstheme="minorHAnsi"/>
          <w:color w:val="808080" w:themeColor="background1" w:themeShade="80"/>
          <w:lang w:val="es-ES_tradnl"/>
        </w:rPr>
        <w:t xml:space="preserve"> para Espressif ESP-32 en todo el proyecto final – aunque es cierto que a veces se han comprobado programas de Arduino para entender su funcionalidad </w:t>
      </w:r>
      <w:sdt>
        <w:sdtPr>
          <w:rPr>
            <w:rFonts w:asciiTheme="minorHAnsi" w:hAnsiTheme="minorHAnsi" w:cstheme="minorHAnsi"/>
            <w:color w:val="808080" w:themeColor="background1" w:themeShade="80"/>
            <w:lang w:val="es-ES_tradnl"/>
          </w:rPr>
          <w:id w:val="251332715"/>
          <w:citation/>
        </w:sdtPr>
        <w:sdtContent>
          <w:r w:rsidR="0009179B" w:rsidRPr="00383101">
            <w:rPr>
              <w:rFonts w:asciiTheme="minorHAnsi" w:hAnsiTheme="minorHAnsi" w:cstheme="minorHAnsi"/>
              <w:color w:val="808080" w:themeColor="background1" w:themeShade="80"/>
              <w:lang w:val="es-ES_tradnl"/>
            </w:rPr>
            <w:fldChar w:fldCharType="begin"/>
          </w:r>
          <w:r w:rsidR="0009179B" w:rsidRPr="00383101">
            <w:rPr>
              <w:rFonts w:asciiTheme="minorHAnsi" w:hAnsiTheme="minorHAnsi" w:cstheme="minorHAnsi"/>
              <w:color w:val="808080" w:themeColor="background1" w:themeShade="80"/>
            </w:rPr>
            <w:instrText xml:space="preserve"> CITATION arq22 \l 3082 </w:instrText>
          </w:r>
          <w:r w:rsidR="0009179B" w:rsidRPr="00383101">
            <w:rPr>
              <w:rFonts w:asciiTheme="minorHAnsi" w:hAnsiTheme="minorHAnsi" w:cstheme="minorHAnsi"/>
              <w:color w:val="808080" w:themeColor="background1" w:themeShade="80"/>
              <w:lang w:val="es-ES_tradnl"/>
            </w:rPr>
            <w:fldChar w:fldCharType="separate"/>
          </w:r>
          <w:r w:rsidR="0009179B" w:rsidRPr="00383101">
            <w:rPr>
              <w:rFonts w:asciiTheme="minorHAnsi" w:hAnsiTheme="minorHAnsi" w:cstheme="minorHAnsi"/>
              <w:noProof/>
              <w:color w:val="808080" w:themeColor="background1" w:themeShade="80"/>
            </w:rPr>
            <w:t>(arquero99, 2022)</w:t>
          </w:r>
          <w:r w:rsidR="0009179B" w:rsidRPr="00383101">
            <w:rPr>
              <w:rFonts w:asciiTheme="minorHAnsi" w:hAnsiTheme="minorHAnsi" w:cstheme="minorHAnsi"/>
              <w:color w:val="808080" w:themeColor="background1" w:themeShade="80"/>
              <w:lang w:val="es-ES_tradnl"/>
            </w:rPr>
            <w:fldChar w:fldCharType="end"/>
          </w:r>
        </w:sdtContent>
      </w:sdt>
      <w:r w:rsidR="0009179B" w:rsidRPr="00383101">
        <w:rPr>
          <w:rFonts w:asciiTheme="minorHAnsi" w:hAnsiTheme="minorHAnsi" w:cstheme="minorHAnsi"/>
          <w:color w:val="808080" w:themeColor="background1" w:themeShade="80"/>
          <w:lang w:val="es-ES_tradnl"/>
        </w:rPr>
        <w:t>.</w:t>
      </w:r>
    </w:p>
    <w:p w14:paraId="3069FD66" w14:textId="717E5D98" w:rsidR="00CB4411" w:rsidRPr="00383101" w:rsidRDefault="00CB4411" w:rsidP="00A472C5">
      <w:pPr>
        <w:pStyle w:val="Prrafodelista"/>
        <w:numPr>
          <w:ilvl w:val="0"/>
          <w:numId w:val="6"/>
        </w:numPr>
        <w:jc w:val="both"/>
        <w:rPr>
          <w:rFonts w:asciiTheme="minorHAnsi" w:hAnsiTheme="minorHAnsi" w:cstheme="minorHAnsi"/>
          <w:color w:val="808080" w:themeColor="background1" w:themeShade="80"/>
          <w:lang w:val="es-ES_tradnl"/>
        </w:rPr>
      </w:pPr>
      <w:r w:rsidRPr="00383101">
        <w:rPr>
          <w:rFonts w:asciiTheme="minorHAnsi" w:hAnsiTheme="minorHAnsi" w:cstheme="minorHAnsi"/>
          <w:color w:val="808080" w:themeColor="background1" w:themeShade="80"/>
          <w:lang w:val="es-ES_tradnl"/>
        </w:rPr>
        <w:t>Aparte de las librería</w:t>
      </w:r>
      <w:r w:rsidR="00623E1E" w:rsidRPr="00383101">
        <w:rPr>
          <w:rFonts w:asciiTheme="minorHAnsi" w:hAnsiTheme="minorHAnsi" w:cstheme="minorHAnsi"/>
          <w:color w:val="808080" w:themeColor="background1" w:themeShade="80"/>
          <w:lang w:val="es-ES_tradnl"/>
        </w:rPr>
        <w:t>s</w:t>
      </w:r>
      <w:r w:rsidRPr="00383101">
        <w:rPr>
          <w:rFonts w:asciiTheme="minorHAnsi" w:hAnsiTheme="minorHAnsi" w:cstheme="minorHAnsi"/>
          <w:color w:val="808080" w:themeColor="background1" w:themeShade="80"/>
          <w:lang w:val="es-ES_tradnl"/>
        </w:rPr>
        <w:t xml:space="preserve"> del esp-32 nativas, solo se emple</w:t>
      </w:r>
      <w:r w:rsidR="007A4427" w:rsidRPr="00383101">
        <w:rPr>
          <w:rFonts w:asciiTheme="minorHAnsi" w:hAnsiTheme="minorHAnsi" w:cstheme="minorHAnsi"/>
          <w:color w:val="808080" w:themeColor="background1" w:themeShade="80"/>
          <w:lang w:val="es-ES_tradnl"/>
        </w:rPr>
        <w:t>aron</w:t>
      </w:r>
      <w:r w:rsidRPr="00383101">
        <w:rPr>
          <w:rFonts w:asciiTheme="minorHAnsi" w:hAnsiTheme="minorHAnsi" w:cstheme="minorHAnsi"/>
          <w:color w:val="808080" w:themeColor="background1" w:themeShade="80"/>
          <w:lang w:val="es-ES_tradnl"/>
        </w:rPr>
        <w:t xml:space="preserve"> la librería </w:t>
      </w:r>
      <w:r w:rsidR="007A4427" w:rsidRPr="00383101">
        <w:rPr>
          <w:rFonts w:asciiTheme="minorHAnsi" w:hAnsiTheme="minorHAnsi" w:cstheme="minorHAnsi"/>
          <w:color w:val="808080" w:themeColor="background1" w:themeShade="80"/>
          <w:lang w:val="es-ES_tradnl"/>
        </w:rPr>
        <w:t xml:space="preserve">del componente </w:t>
      </w:r>
      <w:r w:rsidRPr="00383101">
        <w:rPr>
          <w:rFonts w:asciiTheme="minorHAnsi" w:eastAsia="Times New Roman" w:hAnsiTheme="minorHAnsi" w:cstheme="minorHAnsi"/>
          <w:color w:val="808080" w:themeColor="background1" w:themeShade="80"/>
          <w:lang w:eastAsia="es-ES"/>
        </w:rPr>
        <w:t>"sh2lib.h", que se emplea en el código de ejemplo</w:t>
      </w:r>
      <w:r w:rsidR="00BD42AA" w:rsidRPr="00383101">
        <w:rPr>
          <w:rFonts w:asciiTheme="minorHAnsi" w:eastAsia="Times New Roman" w:hAnsiTheme="minorHAnsi" w:cstheme="minorHAnsi"/>
          <w:color w:val="808080" w:themeColor="background1" w:themeShade="80"/>
          <w:lang w:eastAsia="es-ES"/>
        </w:rPr>
        <w:t>s</w:t>
      </w:r>
      <w:r w:rsidRPr="00383101">
        <w:rPr>
          <w:rFonts w:asciiTheme="minorHAnsi" w:eastAsia="Times New Roman" w:hAnsiTheme="minorHAnsi" w:cstheme="minorHAnsi"/>
          <w:color w:val="808080" w:themeColor="background1" w:themeShade="80"/>
          <w:lang w:eastAsia="es-ES"/>
        </w:rPr>
        <w:t xml:space="preserve"> del http2 </w:t>
      </w:r>
      <w:r w:rsidR="00BD42AA" w:rsidRPr="00383101">
        <w:rPr>
          <w:rFonts w:asciiTheme="minorHAnsi" w:eastAsia="Times New Roman" w:hAnsiTheme="minorHAnsi" w:cstheme="minorHAnsi"/>
          <w:color w:val="808080" w:themeColor="background1" w:themeShade="80"/>
          <w:lang w:eastAsia="es-ES"/>
        </w:rPr>
        <w:t xml:space="preserve">de Espressif </w:t>
      </w:r>
      <w:r w:rsidRPr="00383101">
        <w:rPr>
          <w:rFonts w:asciiTheme="minorHAnsi" w:eastAsia="Times New Roman" w:hAnsiTheme="minorHAnsi" w:cstheme="minorHAnsi"/>
          <w:color w:val="808080" w:themeColor="background1" w:themeShade="80"/>
          <w:lang w:eastAsia="es-ES"/>
        </w:rPr>
        <w:t>para simplificar el uso de la API del nghttp2</w:t>
      </w:r>
      <w:r w:rsidR="006E7A1B" w:rsidRPr="00383101">
        <w:rPr>
          <w:rFonts w:asciiTheme="minorHAnsi" w:eastAsia="Times New Roman" w:hAnsiTheme="minorHAnsi" w:cstheme="minorHAnsi"/>
          <w:color w:val="808080" w:themeColor="background1" w:themeShade="80"/>
          <w:lang w:eastAsia="es-ES"/>
        </w:rPr>
        <w:t xml:space="preserve">; y el especial </w:t>
      </w:r>
      <w:r w:rsidR="00631D30" w:rsidRPr="00383101">
        <w:rPr>
          <w:rFonts w:asciiTheme="minorHAnsi" w:eastAsia="Times New Roman" w:hAnsiTheme="minorHAnsi" w:cstheme="minorHAnsi"/>
          <w:color w:val="808080" w:themeColor="background1" w:themeShade="80"/>
          <w:lang w:eastAsia="es-ES"/>
        </w:rPr>
        <w:t>"</w:t>
      </w:r>
      <w:r w:rsidR="006E7A1B" w:rsidRPr="00383101">
        <w:rPr>
          <w:rFonts w:asciiTheme="minorHAnsi" w:eastAsia="Times New Roman" w:hAnsiTheme="minorHAnsi" w:cstheme="minorHAnsi"/>
          <w:color w:val="808080" w:themeColor="background1" w:themeShade="80"/>
          <w:lang w:eastAsia="es-ES"/>
        </w:rPr>
        <w:t>&lt;wifi.h&gt;</w:t>
      </w:r>
      <w:r w:rsidR="00631D30" w:rsidRPr="00383101">
        <w:rPr>
          <w:rFonts w:asciiTheme="minorHAnsi" w:eastAsia="Times New Roman" w:hAnsiTheme="minorHAnsi" w:cstheme="minorHAnsi"/>
          <w:color w:val="808080" w:themeColor="background1" w:themeShade="80"/>
          <w:lang w:eastAsia="es-ES"/>
        </w:rPr>
        <w:t>"</w:t>
      </w:r>
      <w:r w:rsidR="006E7A1B" w:rsidRPr="00383101">
        <w:rPr>
          <w:rFonts w:asciiTheme="minorHAnsi" w:eastAsia="Times New Roman" w:hAnsiTheme="minorHAnsi" w:cstheme="minorHAnsi"/>
          <w:color w:val="808080" w:themeColor="background1" w:themeShade="80"/>
          <w:lang w:eastAsia="es-ES"/>
        </w:rPr>
        <w:t xml:space="preserve"> para la esp-32 ota, que estaba también en los ejemplos para Thingsboard que simplificaba el guardar en y recuperar de la flash la configuración del wifi</w:t>
      </w:r>
      <w:r w:rsidR="007A4427" w:rsidRPr="00383101">
        <w:rPr>
          <w:rFonts w:asciiTheme="minorHAnsi" w:eastAsia="Times New Roman" w:hAnsiTheme="minorHAnsi" w:cstheme="minorHAnsi"/>
          <w:color w:val="808080" w:themeColor="background1" w:themeShade="80"/>
          <w:lang w:eastAsia="es-ES"/>
        </w:rPr>
        <w:t xml:space="preserve">; y el componente </w:t>
      </w:r>
      <w:r w:rsidR="0043165D">
        <w:rPr>
          <w:rFonts w:asciiTheme="minorHAnsi" w:eastAsia="Times New Roman" w:hAnsiTheme="minorHAnsi" w:cstheme="minorHAnsi"/>
          <w:color w:val="808080" w:themeColor="background1" w:themeShade="80"/>
          <w:lang w:eastAsia="es-ES"/>
        </w:rPr>
        <w:t>“</w:t>
      </w:r>
      <w:r w:rsidR="007A4427" w:rsidRPr="00383101">
        <w:rPr>
          <w:rFonts w:asciiTheme="minorHAnsi" w:hAnsiTheme="minorHAnsi" w:cstheme="minorHAnsi"/>
          <w:color w:val="808080" w:themeColor="background1" w:themeShade="80"/>
          <w:lang w:val="es-ES_tradnl"/>
        </w:rPr>
        <w:t>ssd1306_i2c</w:t>
      </w:r>
      <w:r w:rsidR="0043165D">
        <w:rPr>
          <w:rFonts w:asciiTheme="minorHAnsi" w:hAnsiTheme="minorHAnsi" w:cstheme="minorHAnsi"/>
          <w:color w:val="808080" w:themeColor="background1" w:themeShade="80"/>
          <w:lang w:val="es-ES_tradnl"/>
        </w:rPr>
        <w:t>”</w:t>
      </w:r>
      <w:r w:rsidR="007A4427" w:rsidRPr="00383101">
        <w:rPr>
          <w:rFonts w:asciiTheme="minorHAnsi" w:hAnsiTheme="minorHAnsi" w:cstheme="minorHAnsi"/>
          <w:color w:val="808080" w:themeColor="background1" w:themeShade="80"/>
          <w:lang w:val="es-ES_tradnl"/>
        </w:rPr>
        <w:t>, que nos simplifica con creces el uso del display mediante I2C</w:t>
      </w:r>
      <w:r w:rsidR="00271244" w:rsidRPr="00383101">
        <w:rPr>
          <w:rFonts w:asciiTheme="minorHAnsi" w:hAnsiTheme="minorHAnsi" w:cstheme="minorHAnsi"/>
          <w:color w:val="808080" w:themeColor="background1" w:themeShade="80"/>
          <w:lang w:val="es-ES_tradnl"/>
        </w:rPr>
        <w:t xml:space="preserve"> y SPI (aunque al final no empleamos el SPI</w:t>
      </w:r>
      <w:r w:rsidR="0043165D">
        <w:rPr>
          <w:rFonts w:asciiTheme="minorHAnsi" w:hAnsiTheme="minorHAnsi" w:cstheme="minorHAnsi"/>
          <w:color w:val="808080" w:themeColor="background1" w:themeShade="80"/>
          <w:lang w:val="es-ES_tradnl"/>
        </w:rPr>
        <w:t xml:space="preserve"> y tuvimos que comentar el i2c_master_init por conflictos con el de otros dispositivos</w:t>
      </w:r>
      <w:r w:rsidR="00271244" w:rsidRPr="00383101">
        <w:rPr>
          <w:rFonts w:asciiTheme="minorHAnsi" w:hAnsiTheme="minorHAnsi" w:cstheme="minorHAnsi"/>
          <w:color w:val="808080" w:themeColor="background1" w:themeShade="80"/>
          <w:lang w:val="es-ES_tradnl"/>
        </w:rPr>
        <w:t>)</w:t>
      </w:r>
      <w:r w:rsidR="007A4427" w:rsidRPr="00383101">
        <w:rPr>
          <w:rFonts w:asciiTheme="minorHAnsi" w:hAnsiTheme="minorHAnsi" w:cstheme="minorHAnsi"/>
          <w:color w:val="808080" w:themeColor="background1" w:themeShade="80"/>
          <w:lang w:val="es-ES_tradnl"/>
        </w:rPr>
        <w:t>.</w:t>
      </w:r>
      <w:r w:rsidR="00C01214" w:rsidRPr="00383101">
        <w:rPr>
          <w:rFonts w:asciiTheme="minorHAnsi" w:eastAsia="Times New Roman" w:hAnsiTheme="minorHAnsi" w:cstheme="minorHAnsi"/>
          <w:color w:val="808080" w:themeColor="background1" w:themeShade="80"/>
          <w:lang w:eastAsia="es-ES"/>
        </w:rPr>
        <w:t xml:space="preserve"> También nos basamos en l</w:t>
      </w:r>
      <w:r w:rsidR="00D846D3" w:rsidRPr="00383101">
        <w:rPr>
          <w:rFonts w:asciiTheme="minorHAnsi" w:eastAsia="Times New Roman" w:hAnsiTheme="minorHAnsi" w:cstheme="minorHAnsi"/>
          <w:color w:val="808080" w:themeColor="background1" w:themeShade="80"/>
          <w:lang w:eastAsia="es-ES"/>
        </w:rPr>
        <w:t>o</w:t>
      </w:r>
      <w:r w:rsidR="00C01214" w:rsidRPr="00383101">
        <w:rPr>
          <w:rFonts w:asciiTheme="minorHAnsi" w:eastAsia="Times New Roman" w:hAnsiTheme="minorHAnsi" w:cstheme="minorHAnsi"/>
          <w:color w:val="808080" w:themeColor="background1" w:themeShade="80"/>
          <w:lang w:eastAsia="es-ES"/>
        </w:rPr>
        <w:t>s</w:t>
      </w:r>
      <w:r w:rsidR="00D846D3" w:rsidRPr="00383101">
        <w:rPr>
          <w:rFonts w:asciiTheme="minorHAnsi" w:eastAsia="Times New Roman" w:hAnsiTheme="minorHAnsi" w:cstheme="minorHAnsi"/>
          <w:color w:val="808080" w:themeColor="background1" w:themeShade="80"/>
          <w:lang w:eastAsia="es-ES"/>
        </w:rPr>
        <w:t xml:space="preserve"> </w:t>
      </w:r>
      <w:r w:rsidR="00C01214" w:rsidRPr="00383101">
        <w:rPr>
          <w:rFonts w:asciiTheme="minorHAnsi" w:eastAsia="Times New Roman" w:hAnsiTheme="minorHAnsi" w:cstheme="minorHAnsi"/>
          <w:color w:val="808080" w:themeColor="background1" w:themeShade="80"/>
          <w:lang w:eastAsia="es-ES"/>
        </w:rPr>
        <w:t>widgets de esp32</w:t>
      </w:r>
      <w:r w:rsidR="00583167" w:rsidRPr="00383101">
        <w:rPr>
          <w:rFonts w:asciiTheme="minorHAnsi" w:eastAsia="Times New Roman" w:hAnsiTheme="minorHAnsi" w:cstheme="minorHAnsi"/>
          <w:color w:val="808080" w:themeColor="background1" w:themeShade="80"/>
          <w:lang w:eastAsia="es-ES"/>
        </w:rPr>
        <w:t xml:space="preserve"> del tutorial</w:t>
      </w:r>
      <w:r w:rsidR="00C01214" w:rsidRPr="00383101">
        <w:rPr>
          <w:rFonts w:asciiTheme="minorHAnsi" w:eastAsia="Times New Roman" w:hAnsiTheme="minorHAnsi" w:cstheme="minorHAnsi"/>
          <w:color w:val="808080" w:themeColor="background1" w:themeShade="80"/>
          <w:lang w:eastAsia="es-ES"/>
        </w:rPr>
        <w:t xml:space="preserve"> y</w:t>
      </w:r>
      <w:r w:rsidR="00583167" w:rsidRPr="00383101">
        <w:rPr>
          <w:rFonts w:asciiTheme="minorHAnsi" w:eastAsia="Times New Roman" w:hAnsiTheme="minorHAnsi" w:cstheme="minorHAnsi"/>
          <w:color w:val="808080" w:themeColor="background1" w:themeShade="80"/>
          <w:lang w:eastAsia="es-ES"/>
        </w:rPr>
        <w:t xml:space="preserve"> los widgets y rule chains de</w:t>
      </w:r>
      <w:r w:rsidR="00C01214" w:rsidRPr="00383101">
        <w:rPr>
          <w:rFonts w:asciiTheme="minorHAnsi" w:eastAsia="Times New Roman" w:hAnsiTheme="minorHAnsi" w:cstheme="minorHAnsi"/>
          <w:color w:val="808080" w:themeColor="background1" w:themeShade="80"/>
          <w:lang w:eastAsia="es-ES"/>
        </w:rPr>
        <w:t xml:space="preserve"> teaSpike y las modificamos (las originales pueden encontrarse en el gitHub)</w:t>
      </w:r>
      <w:r w:rsidR="00583167" w:rsidRPr="00383101">
        <w:rPr>
          <w:rFonts w:asciiTheme="minorHAnsi" w:eastAsia="Times New Roman" w:hAnsiTheme="minorHAnsi" w:cstheme="minorHAnsi"/>
          <w:color w:val="808080" w:themeColor="background1" w:themeShade="80"/>
          <w:lang w:eastAsia="es-ES"/>
        </w:rPr>
        <w:t xml:space="preserve"> para que nos permitieran actualizar el firmware y para poder enviar mensajes al Telegram y alertas</w:t>
      </w:r>
      <w:r w:rsidR="00C01214" w:rsidRPr="00383101">
        <w:rPr>
          <w:rFonts w:asciiTheme="minorHAnsi" w:eastAsia="Times New Roman" w:hAnsiTheme="minorHAnsi" w:cstheme="minorHAnsi"/>
          <w:color w:val="808080" w:themeColor="background1" w:themeShade="80"/>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main.c (simple)</w:t>
      </w:r>
    </w:p>
    <w:p w14:paraId="7884A1C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esp_wifi.h&gt;</w:t>
      </w:r>
    </w:p>
    <w:p w14:paraId="133E3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esp_event.h&gt;</w:t>
      </w:r>
    </w:p>
    <w:p w14:paraId="5473753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esp_log.h&gt;</w:t>
      </w:r>
    </w:p>
    <w:p w14:paraId="6C64B75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esp_system.h&gt;</w:t>
      </w:r>
    </w:p>
    <w:p w14:paraId="6ED96D5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nvs_flash.h&gt;</w:t>
      </w:r>
    </w:p>
    <w:p w14:paraId="2643ED5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ys/param.h&gt;</w:t>
      </w:r>
    </w:p>
    <w:p w14:paraId="16F4AA2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netif.h"</w:t>
      </w:r>
    </w:p>
    <w:p w14:paraId="43314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eth.h"</w:t>
      </w:r>
    </w:p>
    <w:p w14:paraId="539AC06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protocol_examples_common.h"</w:t>
      </w:r>
    </w:p>
    <w:p w14:paraId="72D53B3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esp_https_server.h&gt;</w:t>
      </w:r>
    </w:p>
    <w:p w14:paraId="086E6B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tls.h"</w:t>
      </w:r>
    </w:p>
    <w:p w14:paraId="0F1905B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dio.h&gt;</w:t>
      </w:r>
    </w:p>
    <w:p w14:paraId="27396D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driver/gpio.h"</w:t>
      </w:r>
    </w:p>
    <w:p w14:paraId="613A652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ed_strip.h"</w:t>
      </w:r>
    </w:p>
    <w:p w14:paraId="1846628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dkconfig.h"</w:t>
      </w:r>
    </w:p>
    <w:p w14:paraId="5F3EB01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Fin de includes del LED</w:t>
      </w:r>
    </w:p>
    <w:p w14:paraId="02F5E3B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driver/adc.h"</w:t>
      </w:r>
    </w:p>
    <w:p w14:paraId="022B901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esp_adc_cal.h"</w:t>
      </w:r>
    </w:p>
    <w:p w14:paraId="5C447B0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Fin de la seccion ADC</w:t>
      </w:r>
    </w:p>
    <w:p w14:paraId="4A30BB3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reseteo de fabrica</w:t>
      </w:r>
    </w:p>
    <w:p w14:paraId="5EBA8BE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partition.h"</w:t>
      </w:r>
    </w:p>
    <w:p w14:paraId="3595E95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esp_https_ota.h"</w:t>
      </w:r>
    </w:p>
    <w:p w14:paraId="5325B94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ota_ops.h"</w:t>
      </w:r>
    </w:p>
    <w:p w14:paraId="69427A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log.h"</w:t>
      </w:r>
    </w:p>
    <w:p w14:paraId="366C891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wip/sockets.h"</w:t>
      </w:r>
    </w:p>
    <w:p w14:paraId="7D7040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wip/dns.h"</w:t>
      </w:r>
    </w:p>
    <w:p w14:paraId="5655407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wip/netdb.h"</w:t>
      </w:r>
    </w:p>
    <w:p w14:paraId="1F96A25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mqtt_client.h"</w:t>
      </w:r>
    </w:p>
    <w:p w14:paraId="309CFBF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dint.h&gt;</w:t>
      </w:r>
    </w:p>
    <w:p w14:paraId="3CA3206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ddef.h&gt;</w:t>
      </w:r>
    </w:p>
    <w:p w14:paraId="591F4A5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wifi.h"</w:t>
      </w:r>
    </w:p>
    <w:p w14:paraId="2074B30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system.h"</w:t>
      </w:r>
    </w:p>
    <w:p w14:paraId="38057DF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nvs_flash.h"</w:t>
      </w:r>
    </w:p>
    <w:p w14:paraId="45BF60A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event.h"</w:t>
      </w:r>
    </w:p>
    <w:p w14:paraId="59EC99C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freertos/FreeRTOS.h"</w:t>
      </w:r>
    </w:p>
    <w:p w14:paraId="5DB437D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freertos/task.h"</w:t>
      </w:r>
    </w:p>
    <w:p w14:paraId="65D01A2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freertos/semphr.h"</w:t>
      </w:r>
    </w:p>
    <w:p w14:paraId="7B8880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freertos/queue.h"</w:t>
      </w:r>
    </w:p>
    <w:p w14:paraId="3EC6920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Aniadir libreria cJSON</w:t>
      </w:r>
    </w:p>
    <w:p w14:paraId="5B47BAC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cJSON.h"</w:t>
      </w:r>
    </w:p>
    <w:p w14:paraId="69D687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driver/i2c.h"</w:t>
      </w:r>
    </w:p>
    <w:p w14:paraId="76F1DE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ring.h&gt;</w:t>
      </w:r>
    </w:p>
    <w:p w14:paraId="30A5B2D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Telegram</w:t>
      </w:r>
    </w:p>
    <w:p w14:paraId="1DCD68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tdlib.h&gt;</w:t>
      </w:r>
    </w:p>
    <w:p w14:paraId="6C3675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sys/time.h&gt;</w:t>
      </w:r>
    </w:p>
    <w:p w14:paraId="0050B8C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wip/apps/sntp.h"</w:t>
      </w:r>
    </w:p>
    <w:p w14:paraId="33CD2C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los sleep</w:t>
      </w:r>
    </w:p>
    <w:p w14:paraId="2278ED8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time.h&gt;</w:t>
      </w:r>
    </w:p>
    <w:p w14:paraId="143D0D71"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soc_caps.h"</w:t>
      </w:r>
    </w:p>
    <w:p w14:paraId="053960C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_sleep.h"</w:t>
      </w:r>
    </w:p>
    <w:p w14:paraId="054252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rtc_io.h"</w:t>
      </w:r>
    </w:p>
    <w:p w14:paraId="5C6A093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oc/rtc.h"</w:t>
      </w:r>
    </w:p>
    <w:p w14:paraId="6AF06B6E" w14:textId="60021D28" w:rsidR="00CB4411" w:rsidRPr="0096162A"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32/ulp.h"</w:t>
      </w:r>
    </w:p>
    <w:p w14:paraId="4C2577C6" w14:textId="25C8FF9E" w:rsidR="0096162A"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stdlib.h&gt;</w:t>
      </w:r>
    </w:p>
    <w:p w14:paraId="11FDDDE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stdint.h&gt;</w:t>
      </w:r>
    </w:p>
    <w:p w14:paraId="5336FDF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stddef.h&gt;</w:t>
      </w:r>
    </w:p>
    <w:p w14:paraId="7FBA1A7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stdio.h&gt;</w:t>
      </w:r>
    </w:p>
    <w:p w14:paraId="21970FD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string.h&gt;</w:t>
      </w:r>
    </w:p>
    <w:p w14:paraId="3B48853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unistd.h&gt;</w:t>
      </w:r>
    </w:p>
    <w:p w14:paraId="682ACF4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ctype.h&gt;</w:t>
      </w:r>
    </w:p>
    <w:p w14:paraId="4D5F3AF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netdb.h&gt;</w:t>
      </w:r>
    </w:p>
    <w:p w14:paraId="596559C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esp_log.h&gt;</w:t>
      </w:r>
    </w:p>
    <w:p w14:paraId="2032683C" w14:textId="3DA9D6C3"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http_parser.h&gt;</w:t>
      </w:r>
    </w:p>
    <w:p w14:paraId="37A0C97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esp_tls.h"</w:t>
      </w:r>
    </w:p>
    <w:p w14:paraId="48D59512" w14:textId="2EC11DAE"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wifi.h (esp-32 ota)</w:t>
      </w:r>
    </w:p>
    <w:p w14:paraId="4BAF891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string.h&gt;</w:t>
      </w:r>
    </w:p>
    <w:p w14:paraId="282B6AB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sys/param.h&gt;</w:t>
      </w:r>
    </w:p>
    <w:p w14:paraId="24AA824B"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ifi.h"</w:t>
      </w:r>
    </w:p>
    <w:p w14:paraId="2DE403E2"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main.h"</w:t>
      </w:r>
    </w:p>
    <w:p w14:paraId="1F75CC78"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96162A">
        <w:rPr>
          <w:rFonts w:ascii="Consolas" w:eastAsia="Times New Roman" w:hAnsi="Consolas" w:cs="Times New Roman"/>
          <w:color w:val="C586C0"/>
          <w:sz w:val="21"/>
          <w:szCs w:val="21"/>
          <w:lang w:val="en-GB" w:eastAsia="es-ES"/>
        </w:rPr>
        <w:t>#include</w:t>
      </w:r>
      <w:r w:rsidRPr="0096162A">
        <w:rPr>
          <w:rFonts w:ascii="Consolas" w:eastAsia="Times New Roman" w:hAnsi="Consolas" w:cs="Times New Roman"/>
          <w:color w:val="569CD6"/>
          <w:sz w:val="21"/>
          <w:szCs w:val="21"/>
          <w:lang w:val="en-GB" w:eastAsia="es-ES"/>
        </w:rPr>
        <w:t xml:space="preserve"> </w:t>
      </w:r>
      <w:r w:rsidRPr="0096162A">
        <w:rPr>
          <w:rFonts w:ascii="Consolas" w:eastAsia="Times New Roman" w:hAnsi="Consolas" w:cs="Times New Roman"/>
          <w:color w:val="CE9178"/>
          <w:sz w:val="21"/>
          <w:szCs w:val="21"/>
          <w:lang w:val="en-GB" w:eastAsia="es-ES"/>
        </w:rPr>
        <w:t>"esp_event_loop.h"</w:t>
      </w:r>
    </w:p>
    <w:p w14:paraId="66D74EB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esp_log.h"</w:t>
      </w:r>
    </w:p>
    <w:p w14:paraId="6CF3379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esp_system.h"</w:t>
      </w:r>
    </w:p>
    <w:p w14:paraId="49A97546"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esp_wifi.h"</w:t>
      </w:r>
    </w:p>
    <w:p w14:paraId="5AB93AB7" w14:textId="5FAE0C86" w:rsidR="0096162A" w:rsidRPr="00D86173" w:rsidRDefault="00D86173" w:rsidP="00D86173">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Componente ssd1306</w:t>
      </w:r>
      <w:r w:rsidR="000C04A8">
        <w:rPr>
          <w:rFonts w:ascii="Consolas" w:eastAsia="Times New Roman" w:hAnsi="Consolas" w:cs="Times New Roman"/>
          <w:color w:val="D4D4D4"/>
          <w:sz w:val="21"/>
          <w:szCs w:val="21"/>
          <w:lang w:eastAsia="es-ES"/>
        </w:rPr>
        <w:t xml:space="preserve"> (librerías adicionales)</w:t>
      </w:r>
      <w:r w:rsidRPr="00D86173">
        <w:rPr>
          <w:rFonts w:ascii="Consolas" w:eastAsia="Times New Roman" w:hAnsi="Consolas" w:cs="Times New Roman"/>
          <w:color w:val="D4D4D4"/>
          <w:sz w:val="21"/>
          <w:szCs w:val="21"/>
          <w:lang w:eastAsia="es-ES"/>
        </w:rPr>
        <w:t xml:space="preserve"> </w:t>
      </w:r>
    </w:p>
    <w:p w14:paraId="45C0B1A1" w14:textId="6AAD71BE" w:rsidR="00D86173" w:rsidRPr="000B1651" w:rsidRDefault="00D86173" w:rsidP="000B165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D86173">
        <w:rPr>
          <w:rFonts w:ascii="Consolas" w:eastAsia="Times New Roman" w:hAnsi="Consolas" w:cs="Times New Roman"/>
          <w:color w:val="C586C0"/>
          <w:sz w:val="21"/>
          <w:szCs w:val="21"/>
          <w:lang w:val="en-GB" w:eastAsia="es-ES"/>
        </w:rPr>
        <w:t>#include</w:t>
      </w:r>
      <w:r w:rsidRPr="00D86173">
        <w:rPr>
          <w:rFonts w:ascii="Consolas" w:eastAsia="Times New Roman" w:hAnsi="Consolas" w:cs="Times New Roman"/>
          <w:color w:val="569CD6"/>
          <w:sz w:val="21"/>
          <w:szCs w:val="21"/>
          <w:lang w:val="en-GB" w:eastAsia="es-ES"/>
        </w:rPr>
        <w:t xml:space="preserve"> </w:t>
      </w:r>
      <w:r w:rsidRPr="00D86173">
        <w:rPr>
          <w:rFonts w:ascii="Consolas" w:eastAsia="Times New Roman" w:hAnsi="Consolas" w:cs="Times New Roman"/>
          <w:color w:val="CE9178"/>
          <w:sz w:val="21"/>
          <w:szCs w:val="21"/>
          <w:lang w:val="en-GB" w:eastAsia="es-ES"/>
        </w:rPr>
        <w:t>"driver/spi_master.h"</w:t>
      </w:r>
      <w:r w:rsidR="0029714C">
        <w:rPr>
          <w:rFonts w:ascii="Consolas" w:eastAsia="Times New Roman" w:hAnsi="Consolas" w:cs="Times New Roman"/>
          <w:color w:val="CE9178"/>
          <w:sz w:val="21"/>
          <w:szCs w:val="21"/>
          <w:lang w:val="en-GB" w:eastAsia="es-ES"/>
        </w:rPr>
        <w:t xml:space="preserve"> </w:t>
      </w:r>
      <w:r w:rsidR="000B1651" w:rsidRPr="000B1651">
        <w:rPr>
          <w:rFonts w:ascii="Consolas" w:eastAsia="Times New Roman" w:hAnsi="Consolas" w:cs="Times New Roman"/>
          <w:color w:val="6A9955"/>
          <w:sz w:val="21"/>
          <w:szCs w:val="21"/>
          <w:lang w:val="en-GB" w:eastAsia="es-ES"/>
        </w:rPr>
        <w:t xml:space="preserve">// </w:t>
      </w:r>
      <w:r w:rsidR="000B1651">
        <w:rPr>
          <w:rFonts w:ascii="Consolas" w:eastAsia="Times New Roman" w:hAnsi="Consolas" w:cs="Times New Roman"/>
          <w:color w:val="6A9955"/>
          <w:sz w:val="21"/>
          <w:szCs w:val="21"/>
          <w:lang w:val="en-GB" w:eastAsia="es-ES"/>
        </w:rPr>
        <w:t>No se usa</w:t>
      </w:r>
    </w:p>
    <w:p w14:paraId="68D57430" w14:textId="5C75F3F4" w:rsidR="00D86173" w:rsidRPr="008B41CF" w:rsidRDefault="00E922BC" w:rsidP="008B41CF">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8067F3">
        <w:rPr>
          <w:rFonts w:ascii="Consolas" w:eastAsia="Times New Roman" w:hAnsi="Consolas" w:cs="Times New Roman"/>
          <w:color w:val="C586C0"/>
          <w:sz w:val="21"/>
          <w:szCs w:val="21"/>
          <w:lang w:eastAsia="es-ES"/>
        </w:rPr>
        <w:t>#include</w:t>
      </w:r>
      <w:r w:rsidRPr="008067F3">
        <w:rPr>
          <w:rFonts w:ascii="Consolas" w:eastAsia="Times New Roman" w:hAnsi="Consolas" w:cs="Times New Roman"/>
          <w:color w:val="569CD6"/>
          <w:sz w:val="21"/>
          <w:szCs w:val="21"/>
          <w:lang w:eastAsia="es-ES"/>
        </w:rPr>
        <w:t xml:space="preserve"> </w:t>
      </w:r>
      <w:r w:rsidRPr="008067F3">
        <w:rPr>
          <w:rFonts w:ascii="Consolas" w:eastAsia="Times New Roman" w:hAnsi="Consolas" w:cs="Times New Roman"/>
          <w:color w:val="CE9178"/>
          <w:sz w:val="21"/>
          <w:szCs w:val="21"/>
          <w:lang w:eastAsia="es-ES"/>
        </w:rPr>
        <w:t>"font8x8_basic.h"</w:t>
      </w:r>
      <w:r w:rsidR="008067F3" w:rsidRPr="008067F3">
        <w:rPr>
          <w:rFonts w:ascii="Consolas" w:eastAsia="Times New Roman" w:hAnsi="Consolas" w:cs="Times New Roman"/>
          <w:color w:val="CE9178"/>
          <w:sz w:val="21"/>
          <w:szCs w:val="21"/>
          <w:lang w:eastAsia="es-ES"/>
        </w:rPr>
        <w:t xml:space="preserve"> </w:t>
      </w:r>
      <w:r w:rsidR="008067F3" w:rsidRPr="008067F3">
        <w:rPr>
          <w:rFonts w:ascii="Consolas" w:eastAsia="Times New Roman" w:hAnsi="Consolas" w:cs="Times New Roman"/>
          <w:color w:val="6A9955"/>
          <w:sz w:val="21"/>
          <w:szCs w:val="21"/>
          <w:lang w:eastAsia="es-ES"/>
        </w:rPr>
        <w:t>// Incluye como e</w:t>
      </w:r>
      <w:r w:rsidR="008067F3">
        <w:rPr>
          <w:rFonts w:ascii="Consolas" w:eastAsia="Times New Roman" w:hAnsi="Consolas" w:cs="Times New Roman"/>
          <w:color w:val="6A9955"/>
          <w:sz w:val="21"/>
          <w:szCs w:val="21"/>
          <w:lang w:eastAsia="es-ES"/>
        </w:rPr>
        <w:t>scribir texto en el display</w:t>
      </w:r>
    </w:p>
    <w:p w14:paraId="393762A5" w14:textId="7E39E37B" w:rsidR="00CB4411" w:rsidRPr="008067F3" w:rsidRDefault="00CB4411" w:rsidP="00CB4411">
      <w:pPr>
        <w:rPr>
          <w:color w:val="FF0000"/>
        </w:rPr>
      </w:pPr>
    </w:p>
    <w:p w14:paraId="0DD8DF09" w14:textId="77777777" w:rsidR="0096162A" w:rsidRPr="008067F3" w:rsidRDefault="0096162A" w:rsidP="00CB4411">
      <w:pPr>
        <w:rPr>
          <w:color w:val="FF0000"/>
        </w:rPr>
      </w:pPr>
    </w:p>
    <w:p w14:paraId="39120DAB" w14:textId="7E11D85E" w:rsidR="00E5314E" w:rsidRPr="005E7E49" w:rsidRDefault="00E5314E" w:rsidP="00125DD0">
      <w:pPr>
        <w:pStyle w:val="Prrafodelista"/>
        <w:numPr>
          <w:ilvl w:val="0"/>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 xml:space="preserve">Código del proyecto: </w:t>
      </w:r>
      <w:r w:rsidR="005E7E49">
        <w:rPr>
          <w:rFonts w:asciiTheme="minorHAnsi" w:hAnsiTheme="minorHAnsi" w:cstheme="minorHAnsi"/>
          <w:color w:val="808080" w:themeColor="background1" w:themeShade="80"/>
        </w:rPr>
        <w:t xml:space="preserve"> s</w:t>
      </w:r>
      <w:r w:rsidRPr="005E7E49">
        <w:rPr>
          <w:rFonts w:asciiTheme="minorHAnsi" w:hAnsiTheme="minorHAnsi" w:cstheme="minorHAnsi"/>
          <w:color w:val="808080" w:themeColor="background1" w:themeShade="80"/>
          <w:lang w:val="es-ES_tradnl"/>
        </w:rPr>
        <w:t>e incluyen</w:t>
      </w:r>
      <w:r w:rsidR="00B21F79" w:rsidRPr="005E7E49">
        <w:rPr>
          <w:rFonts w:asciiTheme="minorHAnsi" w:hAnsiTheme="minorHAnsi" w:cstheme="minorHAnsi"/>
          <w:color w:val="808080" w:themeColor="background1" w:themeShade="80"/>
          <w:lang w:val="es-ES_tradnl"/>
        </w:rPr>
        <w:t xml:space="preserve"> (obviamente no se mencionan los sdkconfig aunque sean necesarios</w:t>
      </w:r>
      <w:r w:rsidR="00874F1A" w:rsidRPr="005E7E49">
        <w:rPr>
          <w:rFonts w:asciiTheme="minorHAnsi" w:hAnsiTheme="minorHAnsi" w:cstheme="minorHAnsi"/>
          <w:color w:val="808080" w:themeColor="background1" w:themeShade="80"/>
          <w:lang w:val="es-ES_tradnl"/>
        </w:rPr>
        <w:t xml:space="preserve"> y de ahí se saquen algunas configuraciones del programa principal</w:t>
      </w:r>
      <w:r w:rsidR="00CF4973" w:rsidRPr="005E7E49">
        <w:rPr>
          <w:rFonts w:asciiTheme="minorHAnsi" w:hAnsiTheme="minorHAnsi" w:cstheme="minorHAnsi"/>
          <w:color w:val="808080" w:themeColor="background1" w:themeShade="80"/>
          <w:lang w:val="es-ES_tradnl"/>
        </w:rPr>
        <w:t xml:space="preserve">; pues </w:t>
      </w:r>
      <w:r w:rsidR="00B21F79" w:rsidRPr="005E7E49">
        <w:rPr>
          <w:rFonts w:asciiTheme="minorHAnsi" w:hAnsiTheme="minorHAnsi" w:cstheme="minorHAnsi"/>
          <w:color w:val="808080" w:themeColor="background1" w:themeShade="80"/>
          <w:lang w:val="es-ES_tradnl"/>
        </w:rPr>
        <w:t>se ajustan a las opciones de la placa, en nuestro caso 4MB con particiones ota)</w:t>
      </w:r>
      <w:r w:rsidRPr="005E7E49">
        <w:rPr>
          <w:rFonts w:asciiTheme="minorHAnsi" w:hAnsiTheme="minorHAnsi" w:cstheme="minorHAnsi"/>
          <w:color w:val="808080" w:themeColor="background1" w:themeShade="80"/>
          <w:lang w:val="es-ES_tradnl"/>
        </w:rPr>
        <w:t>:</w:t>
      </w:r>
    </w:p>
    <w:p w14:paraId="5D66D3C4" w14:textId="20A26A76" w:rsidR="008E206C" w:rsidRPr="005E7E49" w:rsidRDefault="00E5314E" w:rsidP="00125DD0">
      <w:pPr>
        <w:pStyle w:val="Prrafodelista"/>
        <w:numPr>
          <w:ilvl w:val="1"/>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Firmware que realiza las funciones reales del proyecto</w:t>
      </w:r>
      <w:r w:rsidR="00EE0645" w:rsidRPr="005E7E49">
        <w:rPr>
          <w:rFonts w:asciiTheme="minorHAnsi" w:hAnsiTheme="minorHAnsi" w:cstheme="minorHAnsi"/>
          <w:color w:val="808080" w:themeColor="background1" w:themeShade="80"/>
          <w:lang w:val="es-ES_tradnl"/>
        </w:rPr>
        <w:t xml:space="preserve"> (carpeta </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simple</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w:t>
      </w:r>
      <w:r w:rsidRPr="005E7E49">
        <w:rPr>
          <w:rFonts w:asciiTheme="minorHAnsi" w:hAnsiTheme="minorHAnsi" w:cstheme="minorHAnsi"/>
          <w:color w:val="808080" w:themeColor="background1" w:themeShade="80"/>
          <w:lang w:val="es-ES_tradnl"/>
        </w:rPr>
        <w:t>.</w:t>
      </w:r>
      <w:r w:rsidR="00912739" w:rsidRPr="005E7E49">
        <w:rPr>
          <w:rFonts w:asciiTheme="minorHAnsi" w:hAnsiTheme="minorHAnsi" w:cstheme="minorHAnsi"/>
          <w:color w:val="808080" w:themeColor="background1" w:themeShade="80"/>
          <w:lang w:val="es-ES_tradnl"/>
        </w:rPr>
        <w:t xml:space="preserve"> Acá se incluyen</w:t>
      </w:r>
    </w:p>
    <w:p w14:paraId="25E982B4" w14:textId="32BDD451" w:rsidR="00380A1C" w:rsidRPr="005E7E49" w:rsidRDefault="00912739" w:rsidP="00125DD0">
      <w:pPr>
        <w:pStyle w:val="Prrafodelista"/>
        <w:numPr>
          <w:ilvl w:val="2"/>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Componente sh2lib. Indicado anteriormente</w:t>
      </w:r>
      <w:r w:rsidR="00380A1C" w:rsidRPr="005E7E49">
        <w:rPr>
          <w:rFonts w:asciiTheme="minorHAnsi" w:hAnsiTheme="minorHAnsi" w:cstheme="minorHAnsi"/>
          <w:color w:val="808080" w:themeColor="background1" w:themeShade="80"/>
          <w:lang w:val="es-ES_tradnl"/>
        </w:rPr>
        <w:t>.</w:t>
      </w:r>
    </w:p>
    <w:p w14:paraId="3786EC83" w14:textId="65FB3C91" w:rsidR="00380A1C" w:rsidRPr="005E7E49" w:rsidRDefault="00380A1C" w:rsidP="00125DD0">
      <w:pPr>
        <w:pStyle w:val="Prrafodelista"/>
        <w:numPr>
          <w:ilvl w:val="2"/>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Componente ssd1306_i2c; para el display mencionado anteriormente.</w:t>
      </w:r>
    </w:p>
    <w:p w14:paraId="6F79E0FF" w14:textId="1B213224" w:rsidR="004745ED" w:rsidRPr="005E7E49" w:rsidRDefault="004745ED" w:rsidP="00125DD0">
      <w:pPr>
        <w:pStyle w:val="Prrafodelista"/>
        <w:numPr>
          <w:ilvl w:val="2"/>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lastRenderedPageBreak/>
        <w:t xml:space="preserve">Main.c: el programa principal. Aunque lo hemos organizado para tener </w:t>
      </w:r>
      <w:r w:rsidR="0098714B" w:rsidRPr="005E7E49">
        <w:rPr>
          <w:rFonts w:asciiTheme="minorHAnsi" w:hAnsiTheme="minorHAnsi" w:cstheme="minorHAnsi"/>
          <w:color w:val="808080" w:themeColor="background1" w:themeShade="80"/>
          <w:lang w:val="es-ES_tradnl"/>
        </w:rPr>
        <w:t xml:space="preserve">los include primero, </w:t>
      </w:r>
      <w:r w:rsidRPr="005E7E49">
        <w:rPr>
          <w:rFonts w:asciiTheme="minorHAnsi" w:hAnsiTheme="minorHAnsi" w:cstheme="minorHAnsi"/>
          <w:color w:val="808080" w:themeColor="background1" w:themeShade="80"/>
          <w:lang w:val="es-ES_tradnl"/>
        </w:rPr>
        <w:t xml:space="preserve">las variables </w:t>
      </w:r>
      <w:r w:rsidR="0098714B" w:rsidRPr="005E7E49">
        <w:rPr>
          <w:rFonts w:asciiTheme="minorHAnsi" w:hAnsiTheme="minorHAnsi" w:cstheme="minorHAnsi"/>
          <w:color w:val="808080" w:themeColor="background1" w:themeShade="80"/>
          <w:lang w:val="es-ES_tradnl"/>
        </w:rPr>
        <w:t>después</w:t>
      </w:r>
      <w:r w:rsidRPr="005E7E49">
        <w:rPr>
          <w:rFonts w:asciiTheme="minorHAnsi" w:hAnsiTheme="minorHAnsi" w:cstheme="minorHAnsi"/>
          <w:color w:val="808080" w:themeColor="background1" w:themeShade="80"/>
          <w:lang w:val="es-ES_tradnl"/>
        </w:rPr>
        <w:t xml:space="preserve">, los </w:t>
      </w:r>
      <w:r w:rsidR="0098714B" w:rsidRPr="005E7E49">
        <w:rPr>
          <w:rFonts w:asciiTheme="minorHAnsi" w:hAnsiTheme="minorHAnsi" w:cstheme="minorHAnsi"/>
          <w:color w:val="808080" w:themeColor="background1" w:themeShade="80"/>
          <w:lang w:val="es-ES_tradnl"/>
        </w:rPr>
        <w:t>cuerpos de las subrutinas y tareas en tercer lugar</w:t>
      </w:r>
      <w:r w:rsidRPr="005E7E49">
        <w:rPr>
          <w:rFonts w:asciiTheme="minorHAnsi" w:hAnsiTheme="minorHAnsi" w:cstheme="minorHAnsi"/>
          <w:color w:val="808080" w:themeColor="background1" w:themeShade="80"/>
          <w:lang w:val="es-ES_tradnl"/>
        </w:rPr>
        <w:t xml:space="preserve"> y luego el main en sí</w:t>
      </w:r>
      <w:r w:rsidR="00203A82" w:rsidRPr="005E7E49">
        <w:rPr>
          <w:rFonts w:asciiTheme="minorHAnsi" w:hAnsiTheme="minorHAnsi" w:cstheme="minorHAnsi"/>
          <w:color w:val="808080" w:themeColor="background1" w:themeShade="80"/>
          <w:lang w:val="es-ES_tradnl"/>
        </w:rPr>
        <w:t>, con los certificados para el servidor http y el http2 de Telegram por separado en la carpeta certs</w:t>
      </w:r>
      <w:r w:rsidRPr="005E7E49">
        <w:rPr>
          <w:rFonts w:asciiTheme="minorHAnsi" w:hAnsiTheme="minorHAnsi" w:cstheme="minorHAnsi"/>
          <w:color w:val="808080" w:themeColor="background1" w:themeShade="80"/>
          <w:lang w:val="es-ES_tradnl"/>
        </w:rPr>
        <w:t>, el programa se puede dividir en ciertas partes importantes para cada código:</w:t>
      </w:r>
    </w:p>
    <w:p w14:paraId="638D5B6E" w14:textId="34C2E8A7" w:rsidR="0098714B" w:rsidRPr="005E7E49" w:rsidRDefault="0098714B" w:rsidP="00125DD0">
      <w:pPr>
        <w:pStyle w:val="Prrafodelista"/>
        <w:numPr>
          <w:ilvl w:val="3"/>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b/>
          <w:bCs/>
          <w:color w:val="808080" w:themeColor="background1" w:themeShade="80"/>
          <w:lang w:val="es-ES_tradnl"/>
        </w:rPr>
        <w:t xml:space="preserve">Secciones </w:t>
      </w:r>
      <w:r w:rsidR="009D4C17" w:rsidRPr="005E7E49">
        <w:rPr>
          <w:rFonts w:asciiTheme="minorHAnsi" w:hAnsiTheme="minorHAnsi" w:cstheme="minorHAnsi"/>
          <w:b/>
          <w:bCs/>
          <w:color w:val="808080" w:themeColor="background1" w:themeShade="80"/>
          <w:lang w:val="es-ES_tradnl"/>
        </w:rPr>
        <w:t>LED-switch</w:t>
      </w:r>
      <w:r w:rsidR="000B0705" w:rsidRPr="005E7E49">
        <w:rPr>
          <w:rFonts w:asciiTheme="minorHAnsi" w:hAnsiTheme="minorHAnsi" w:cstheme="minorHAnsi"/>
          <w:b/>
          <w:bCs/>
          <w:color w:val="808080" w:themeColor="background1" w:themeShade="80"/>
          <w:lang w:val="es-ES_tradnl"/>
        </w:rPr>
        <w:t xml:space="preserve"> y comunes</w:t>
      </w:r>
      <w:r w:rsidR="009D4C17" w:rsidRPr="005E7E49">
        <w:rPr>
          <w:rFonts w:asciiTheme="minorHAnsi" w:hAnsiTheme="minorHAnsi" w:cstheme="minorHAnsi"/>
          <w:b/>
          <w:bCs/>
          <w:color w:val="808080" w:themeColor="background1" w:themeShade="80"/>
          <w:lang w:val="es-ES_tradnl"/>
        </w:rPr>
        <w:t xml:space="preserve">: </w:t>
      </w:r>
      <w:r w:rsidR="009D4C17" w:rsidRPr="005E7E49">
        <w:rPr>
          <w:rFonts w:asciiTheme="minorHAnsi" w:hAnsiTheme="minorHAnsi" w:cstheme="minorHAnsi"/>
          <w:color w:val="808080" w:themeColor="background1" w:themeShade="80"/>
          <w:lang w:val="es-ES_tradnl"/>
        </w:rPr>
        <w:t>La usamos principalmente para debug, pero nos sirve también para activar el display</w:t>
      </w:r>
      <w:r w:rsidR="000B0705" w:rsidRPr="005E7E49">
        <w:rPr>
          <w:rFonts w:asciiTheme="minorHAnsi" w:hAnsiTheme="minorHAnsi" w:cstheme="minorHAnsi"/>
          <w:color w:val="808080" w:themeColor="background1" w:themeShade="80"/>
          <w:lang w:val="es-ES_tradnl"/>
        </w:rPr>
        <w:t xml:space="preserve"> y contienen </w:t>
      </w:r>
      <w:r w:rsidR="007C26F7" w:rsidRPr="005E7E49">
        <w:rPr>
          <w:rFonts w:asciiTheme="minorHAnsi" w:hAnsiTheme="minorHAnsi" w:cstheme="minorHAnsi"/>
          <w:color w:val="808080" w:themeColor="background1" w:themeShade="80"/>
          <w:lang w:val="es-ES_tradnl"/>
        </w:rPr>
        <w:t xml:space="preserve"> tanto variables que diferentes secciones utilizan (como el voltajeHidro)</w:t>
      </w:r>
      <w:r w:rsidR="00355D75" w:rsidRPr="005E7E49">
        <w:rPr>
          <w:rFonts w:asciiTheme="minorHAnsi" w:hAnsiTheme="minorHAnsi" w:cstheme="minorHAnsi"/>
          <w:color w:val="808080" w:themeColor="background1" w:themeShade="80"/>
          <w:lang w:val="es-ES_tradnl"/>
        </w:rPr>
        <w:t xml:space="preserve"> como</w:t>
      </w:r>
      <w:r w:rsidR="007C26F7" w:rsidRPr="005E7E49">
        <w:rPr>
          <w:rFonts w:asciiTheme="minorHAnsi" w:hAnsiTheme="minorHAnsi" w:cstheme="minorHAnsi"/>
          <w:color w:val="808080" w:themeColor="background1" w:themeShade="80"/>
          <w:lang w:val="es-ES_tradnl"/>
        </w:rPr>
        <w:t xml:space="preserve"> </w:t>
      </w:r>
      <w:r w:rsidR="000B0705" w:rsidRPr="005E7E49">
        <w:rPr>
          <w:rFonts w:asciiTheme="minorHAnsi" w:hAnsiTheme="minorHAnsi" w:cstheme="minorHAnsi"/>
          <w:color w:val="808080" w:themeColor="background1" w:themeShade="80"/>
          <w:lang w:val="es-ES_tradnl"/>
        </w:rPr>
        <w:t xml:space="preserve">el programa principal que lo inicia todo, primero </w:t>
      </w:r>
      <w:r w:rsidR="003F5E16" w:rsidRPr="005E7E49">
        <w:rPr>
          <w:rFonts w:asciiTheme="minorHAnsi" w:hAnsiTheme="minorHAnsi" w:cstheme="minorHAnsi"/>
          <w:color w:val="808080" w:themeColor="background1" w:themeShade="80"/>
          <w:lang w:val="es-ES_tradnl"/>
        </w:rPr>
        <w:t>llama a los inits del</w:t>
      </w:r>
      <w:r w:rsidR="00932809" w:rsidRPr="005E7E49">
        <w:rPr>
          <w:rFonts w:asciiTheme="minorHAnsi" w:hAnsiTheme="minorHAnsi" w:cstheme="minorHAnsi"/>
          <w:color w:val="808080" w:themeColor="background1" w:themeShade="80"/>
          <w:lang w:val="es-ES_tradnl"/>
        </w:rPr>
        <w:t xml:space="preserve"> sistema de sleep, pines básicos input/output e i2c</w:t>
      </w:r>
      <w:r w:rsidR="003F5E16" w:rsidRPr="005E7E49">
        <w:rPr>
          <w:rFonts w:asciiTheme="minorHAnsi" w:hAnsiTheme="minorHAnsi" w:cstheme="minorHAnsi"/>
          <w:color w:val="808080" w:themeColor="background1" w:themeShade="80"/>
          <w:lang w:val="es-ES_tradnl"/>
        </w:rPr>
        <w:t xml:space="preserve"> y la calibración del adc</w:t>
      </w:r>
      <w:r w:rsidR="000B0705" w:rsidRPr="005E7E49">
        <w:rPr>
          <w:rFonts w:asciiTheme="minorHAnsi" w:hAnsiTheme="minorHAnsi" w:cstheme="minorHAnsi"/>
          <w:color w:val="808080" w:themeColor="background1" w:themeShade="80"/>
          <w:lang w:val="es-ES_tradnl"/>
        </w:rPr>
        <w:t>, luego el wifi, posteriormente el cliente mqtt, y los servidores http2 y http con diferentes tasks; y por último un bucle infinito que por polling comprueba e</w:t>
      </w:r>
      <w:r w:rsidR="00932809" w:rsidRPr="005E7E49">
        <w:rPr>
          <w:rFonts w:asciiTheme="minorHAnsi" w:hAnsiTheme="minorHAnsi" w:cstheme="minorHAnsi"/>
          <w:color w:val="808080" w:themeColor="background1" w:themeShade="80"/>
          <w:lang w:val="es-ES_tradnl"/>
        </w:rPr>
        <w:t>l</w:t>
      </w:r>
      <w:r w:rsidR="000B0705" w:rsidRPr="005E7E49">
        <w:rPr>
          <w:rFonts w:asciiTheme="minorHAnsi" w:hAnsiTheme="minorHAnsi" w:cstheme="minorHAnsi"/>
          <w:color w:val="808080" w:themeColor="background1" w:themeShade="80"/>
          <w:lang w:val="es-ES_tradnl"/>
        </w:rPr>
        <w:t xml:space="preserve"> estado del switch del display</w:t>
      </w:r>
      <w:r w:rsidR="00A87AD0" w:rsidRPr="005E7E49">
        <w:rPr>
          <w:rFonts w:asciiTheme="minorHAnsi" w:hAnsiTheme="minorHAnsi" w:cstheme="minorHAnsi"/>
          <w:color w:val="808080" w:themeColor="background1" w:themeShade="80"/>
          <w:lang w:val="es-ES_tradnl"/>
        </w:rPr>
        <w:t xml:space="preserve"> (y lo enciende en consecuencia)</w:t>
      </w:r>
      <w:r w:rsidR="000B0705" w:rsidRPr="005E7E49">
        <w:rPr>
          <w:rFonts w:asciiTheme="minorHAnsi" w:hAnsiTheme="minorHAnsi" w:cstheme="minorHAnsi"/>
          <w:color w:val="808080" w:themeColor="background1" w:themeShade="80"/>
          <w:lang w:val="es-ES_tradnl"/>
        </w:rPr>
        <w:t>, toma lecturas de l</w:t>
      </w:r>
      <w:r w:rsidR="00232405" w:rsidRPr="005E7E49">
        <w:rPr>
          <w:rFonts w:asciiTheme="minorHAnsi" w:hAnsiTheme="minorHAnsi" w:cstheme="minorHAnsi"/>
          <w:color w:val="808080" w:themeColor="background1" w:themeShade="80"/>
          <w:lang w:val="es-ES_tradnl"/>
        </w:rPr>
        <w:t>a</w:t>
      </w:r>
      <w:r w:rsidR="000B0705" w:rsidRPr="005E7E49">
        <w:rPr>
          <w:rFonts w:asciiTheme="minorHAnsi" w:hAnsiTheme="minorHAnsi" w:cstheme="minorHAnsi"/>
          <w:color w:val="808080" w:themeColor="background1" w:themeShade="80"/>
          <w:lang w:val="es-ES_tradnl"/>
        </w:rPr>
        <w:t xml:space="preserve">s </w:t>
      </w:r>
      <w:r w:rsidR="00232405" w:rsidRPr="005E7E49">
        <w:rPr>
          <w:rFonts w:asciiTheme="minorHAnsi" w:hAnsiTheme="minorHAnsi" w:cstheme="minorHAnsi"/>
          <w:color w:val="808080" w:themeColor="background1" w:themeShade="80"/>
          <w:lang w:val="es-ES_tradnl"/>
        </w:rPr>
        <w:t xml:space="preserve">medidas </w:t>
      </w:r>
      <w:r w:rsidR="000B0705" w:rsidRPr="005E7E49">
        <w:rPr>
          <w:rFonts w:asciiTheme="minorHAnsi" w:hAnsiTheme="minorHAnsi" w:cstheme="minorHAnsi"/>
          <w:color w:val="808080" w:themeColor="background1" w:themeShade="80"/>
          <w:lang w:val="es-ES_tradnl"/>
        </w:rPr>
        <w:t>analógic</w:t>
      </w:r>
      <w:r w:rsidR="00232405" w:rsidRPr="005E7E49">
        <w:rPr>
          <w:rFonts w:asciiTheme="minorHAnsi" w:hAnsiTheme="minorHAnsi" w:cstheme="minorHAnsi"/>
          <w:color w:val="808080" w:themeColor="background1" w:themeShade="80"/>
          <w:lang w:val="es-ES_tradnl"/>
        </w:rPr>
        <w:t>a</w:t>
      </w:r>
      <w:r w:rsidR="000B0705" w:rsidRPr="005E7E49">
        <w:rPr>
          <w:rFonts w:asciiTheme="minorHAnsi" w:hAnsiTheme="minorHAnsi" w:cstheme="minorHAnsi"/>
          <w:color w:val="808080" w:themeColor="background1" w:themeShade="80"/>
          <w:lang w:val="es-ES_tradnl"/>
        </w:rPr>
        <w:t>s</w:t>
      </w:r>
      <w:r w:rsidR="00232405" w:rsidRPr="005E7E49">
        <w:rPr>
          <w:rFonts w:asciiTheme="minorHAnsi" w:hAnsiTheme="minorHAnsi" w:cstheme="minorHAnsi"/>
          <w:color w:val="808080" w:themeColor="background1" w:themeShade="80"/>
          <w:lang w:val="es-ES_tradnl"/>
        </w:rPr>
        <w:t xml:space="preserve"> de generación de energía hidráulica y solar</w:t>
      </w:r>
      <w:r w:rsidR="000B0705" w:rsidRPr="005E7E49">
        <w:rPr>
          <w:rFonts w:asciiTheme="minorHAnsi" w:hAnsiTheme="minorHAnsi" w:cstheme="minorHAnsi"/>
          <w:color w:val="808080" w:themeColor="background1" w:themeShade="80"/>
          <w:lang w:val="es-ES_tradnl"/>
        </w:rPr>
        <w:t xml:space="preserve"> y de los</w:t>
      </w:r>
      <w:r w:rsidR="00232405" w:rsidRPr="005E7E49">
        <w:rPr>
          <w:rFonts w:asciiTheme="minorHAnsi" w:hAnsiTheme="minorHAnsi" w:cstheme="minorHAnsi"/>
          <w:color w:val="808080" w:themeColor="background1" w:themeShade="80"/>
          <w:lang w:val="es-ES_tradnl"/>
        </w:rPr>
        <w:t xml:space="preserve"> tóxicos del</w:t>
      </w:r>
      <w:r w:rsidR="000B0705" w:rsidRPr="005E7E49">
        <w:rPr>
          <w:rFonts w:asciiTheme="minorHAnsi" w:hAnsiTheme="minorHAnsi" w:cstheme="minorHAnsi"/>
          <w:color w:val="808080" w:themeColor="background1" w:themeShade="80"/>
          <w:lang w:val="es-ES_tradnl"/>
        </w:rPr>
        <w:t xml:space="preserve"> I2C y procede a enviar los datos por mqtt a Thingsboard</w:t>
      </w:r>
      <w:r w:rsidR="00232405" w:rsidRPr="005E7E49">
        <w:rPr>
          <w:rFonts w:asciiTheme="minorHAnsi" w:hAnsiTheme="minorHAnsi" w:cstheme="minorHAnsi"/>
          <w:color w:val="808080" w:themeColor="background1" w:themeShade="80"/>
          <w:lang w:val="es-ES_tradnl"/>
        </w:rPr>
        <w:t xml:space="preserve">. Tras ello </w:t>
      </w:r>
      <w:r w:rsidR="000B0705" w:rsidRPr="005E7E49">
        <w:rPr>
          <w:rFonts w:asciiTheme="minorHAnsi" w:hAnsiTheme="minorHAnsi" w:cstheme="minorHAnsi"/>
          <w:color w:val="808080" w:themeColor="background1" w:themeShade="80"/>
          <w:lang w:val="es-ES_tradnl"/>
        </w:rPr>
        <w:t>se queda en light sleep por un tiempo corto.</w:t>
      </w:r>
    </w:p>
    <w:p w14:paraId="36629EF5" w14:textId="77777777" w:rsidR="00004600"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I2C básicas</w:t>
      </w:r>
      <w:r w:rsidR="00232405" w:rsidRPr="005E7E49">
        <w:rPr>
          <w:rStyle w:val="Hipervnculo"/>
          <w:rFonts w:asciiTheme="minorHAnsi" w:hAnsiTheme="minorHAnsi" w:cstheme="minorHAnsi"/>
          <w:b/>
          <w:bCs/>
          <w:color w:val="808080" w:themeColor="background1" w:themeShade="80"/>
          <w:u w:val="none"/>
          <w:lang w:val="es-ES_tradnl"/>
        </w:rPr>
        <w:t xml:space="preserve">: </w:t>
      </w:r>
      <w:r w:rsidR="00232405" w:rsidRPr="005E7E49">
        <w:rPr>
          <w:rStyle w:val="Hipervnculo"/>
          <w:rFonts w:asciiTheme="minorHAnsi" w:hAnsiTheme="minorHAnsi" w:cstheme="minorHAnsi"/>
          <w:color w:val="808080" w:themeColor="background1" w:themeShade="80"/>
          <w:u w:val="none"/>
          <w:lang w:val="es-ES_tradnl"/>
        </w:rPr>
        <w:t>configuran los sensores I2C básicos como nuestros mock de los sensores de toxinas antes</w:t>
      </w:r>
      <w:r w:rsidR="00926399" w:rsidRPr="005E7E49">
        <w:rPr>
          <w:rStyle w:val="Hipervnculo"/>
          <w:rFonts w:asciiTheme="minorHAnsi" w:hAnsiTheme="minorHAnsi" w:cstheme="minorHAnsi"/>
          <w:color w:val="808080" w:themeColor="background1" w:themeShade="80"/>
          <w:u w:val="none"/>
          <w:lang w:val="es-ES_tradnl"/>
        </w:rPr>
        <w:t xml:space="preserve"> (sensor de temperatura y humedad) y tras (sensor de luminosidad) el filtro</w:t>
      </w:r>
      <w:r w:rsidR="00C948EC" w:rsidRPr="005E7E49">
        <w:rPr>
          <w:rStyle w:val="Hipervnculo"/>
          <w:rFonts w:asciiTheme="minorHAnsi" w:hAnsiTheme="minorHAnsi" w:cstheme="minorHAnsi"/>
          <w:color w:val="808080" w:themeColor="background1" w:themeShade="80"/>
          <w:u w:val="none"/>
          <w:lang w:val="es-ES_tradnl"/>
        </w:rPr>
        <w:t>, así como los comandos básicos que les pedimos de devolvernos los datos pedidos, que en algunos casos es más complejo de lo esperado y resulta útil introducir en una función propia</w:t>
      </w:r>
      <w:r w:rsidR="00926399" w:rsidRPr="005E7E49">
        <w:rPr>
          <w:rStyle w:val="Hipervnculo"/>
          <w:rFonts w:asciiTheme="minorHAnsi" w:hAnsiTheme="minorHAnsi" w:cstheme="minorHAnsi"/>
          <w:color w:val="808080" w:themeColor="background1" w:themeShade="80"/>
          <w:u w:val="none"/>
          <w:lang w:val="es-ES_tradnl"/>
        </w:rPr>
        <w:t xml:space="preserve">. También se incluye el código de un sensor de CO2 </w:t>
      </w:r>
      <w:r w:rsidR="00B4708E" w:rsidRPr="005E7E49">
        <w:rPr>
          <w:rStyle w:val="Hipervnculo"/>
          <w:rFonts w:asciiTheme="minorHAnsi" w:hAnsiTheme="minorHAnsi" w:cstheme="minorHAnsi"/>
          <w:color w:val="808080" w:themeColor="background1" w:themeShade="80"/>
          <w:u w:val="none"/>
          <w:lang w:val="es-ES_tradnl"/>
        </w:rPr>
        <w:t xml:space="preserve">sencillo </w:t>
      </w:r>
      <w:r w:rsidR="00926399" w:rsidRPr="005E7E49">
        <w:rPr>
          <w:rStyle w:val="Hipervnculo"/>
          <w:rFonts w:asciiTheme="minorHAnsi" w:hAnsiTheme="minorHAnsi" w:cstheme="minorHAnsi"/>
          <w:color w:val="808080" w:themeColor="background1" w:themeShade="80"/>
          <w:u w:val="none"/>
          <w:lang w:val="es-ES_tradnl"/>
        </w:rPr>
        <w:t xml:space="preserve">que aunque correcto </w:t>
      </w:r>
      <w:r w:rsidR="00B86F13" w:rsidRPr="005E7E49">
        <w:rPr>
          <w:rStyle w:val="Hipervnculo"/>
          <w:rFonts w:asciiTheme="minorHAnsi" w:hAnsiTheme="minorHAnsi" w:cstheme="minorHAnsi"/>
          <w:color w:val="808080" w:themeColor="background1" w:themeShade="80"/>
          <w:u w:val="none"/>
          <w:lang w:val="es-ES_tradnl"/>
        </w:rPr>
        <w:t>nuestro</w:t>
      </w:r>
      <w:r w:rsidR="00926399" w:rsidRPr="005E7E49">
        <w:rPr>
          <w:rStyle w:val="Hipervnculo"/>
          <w:rFonts w:asciiTheme="minorHAnsi" w:hAnsiTheme="minorHAnsi" w:cstheme="minorHAnsi"/>
          <w:color w:val="808080" w:themeColor="background1" w:themeShade="80"/>
          <w:u w:val="none"/>
          <w:lang w:val="es-ES_tradnl"/>
        </w:rPr>
        <w:t xml:space="preserve"> ESP32 no soporta ya que no tolera bien la función de clock stretching</w:t>
      </w:r>
      <w:r w:rsidR="00B86F13" w:rsidRPr="005E7E49">
        <w:rPr>
          <w:rStyle w:val="Hipervnculo"/>
          <w:rFonts w:asciiTheme="minorHAnsi" w:hAnsiTheme="minorHAnsi" w:cstheme="minorHAnsi"/>
          <w:color w:val="808080" w:themeColor="background1" w:themeShade="80"/>
          <w:u w:val="none"/>
          <w:lang w:val="es-ES_tradnl"/>
        </w:rPr>
        <w:t xml:space="preserve"> y siempre acaba en timeout (error 0x107)</w:t>
      </w:r>
      <w:r w:rsidR="00926399" w:rsidRPr="005E7E49">
        <w:rPr>
          <w:rStyle w:val="Hipervnculo"/>
          <w:rFonts w:asciiTheme="minorHAnsi" w:hAnsiTheme="minorHAnsi" w:cstheme="minorHAnsi"/>
          <w:color w:val="808080" w:themeColor="background1" w:themeShade="80"/>
          <w:u w:val="none"/>
          <w:lang w:val="es-ES_tradnl"/>
        </w:rPr>
        <w:t>.</w:t>
      </w:r>
    </w:p>
    <w:p w14:paraId="705321D1" w14:textId="77777777" w:rsidR="006A5B81"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ADC</w:t>
      </w:r>
      <w:r w:rsidR="00004600" w:rsidRPr="005E7E49">
        <w:rPr>
          <w:rStyle w:val="Hipervnculo"/>
          <w:rFonts w:asciiTheme="minorHAnsi" w:hAnsiTheme="minorHAnsi" w:cstheme="minorHAnsi"/>
          <w:b/>
          <w:bCs/>
          <w:color w:val="808080" w:themeColor="background1" w:themeShade="80"/>
          <w:u w:val="none"/>
          <w:lang w:val="es-ES_tradnl"/>
        </w:rPr>
        <w:t>:</w:t>
      </w:r>
      <w:r w:rsidR="00004600" w:rsidRPr="005E7E49">
        <w:rPr>
          <w:rStyle w:val="Hipervnculo"/>
          <w:rFonts w:asciiTheme="minorHAnsi" w:hAnsiTheme="minorHAnsi" w:cstheme="minorHAnsi"/>
          <w:color w:val="808080" w:themeColor="background1" w:themeShade="80"/>
          <w:u w:val="none"/>
          <w:lang w:val="es-ES_tradnl"/>
        </w:rPr>
        <w:t xml:space="preserve"> simplificamos el uso del único módulo ADC que podemos tener disponible a la vez que el wifi.</w:t>
      </w:r>
      <w:r w:rsidR="007C26F7" w:rsidRPr="005E7E49">
        <w:rPr>
          <w:rStyle w:val="Hipervnculo"/>
          <w:rFonts w:asciiTheme="minorHAnsi" w:hAnsiTheme="minorHAnsi" w:cstheme="minorHAnsi"/>
          <w:color w:val="808080" w:themeColor="background1" w:themeShade="80"/>
          <w:u w:val="none"/>
          <w:lang w:val="es-ES_tradnl"/>
        </w:rPr>
        <w:t xml:space="preserve"> En los anexos se indican las secciones específicas que guardan las variables interesadas</w:t>
      </w:r>
      <w:r w:rsidR="003F5E16" w:rsidRPr="005E7E49">
        <w:rPr>
          <w:rStyle w:val="Hipervnculo"/>
          <w:rFonts w:asciiTheme="minorHAnsi" w:hAnsiTheme="minorHAnsi" w:cstheme="minorHAnsi"/>
          <w:color w:val="808080" w:themeColor="background1" w:themeShade="80"/>
          <w:u w:val="none"/>
          <w:lang w:val="es-ES_tradnl"/>
        </w:rPr>
        <w:t>, así como la calibración. Sin embargo la lectura en sí como ya fue mencionado se realiza en el bucle del programa principal.</w:t>
      </w:r>
    </w:p>
    <w:p w14:paraId="70103C99" w14:textId="77777777" w:rsidR="00E453AE"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MQTT</w:t>
      </w:r>
      <w:r w:rsidR="006A5B81" w:rsidRPr="005E7E49">
        <w:rPr>
          <w:rStyle w:val="Hipervnculo"/>
          <w:rFonts w:asciiTheme="minorHAnsi" w:hAnsiTheme="minorHAnsi" w:cstheme="minorHAnsi"/>
          <w:b/>
          <w:bCs/>
          <w:color w:val="808080" w:themeColor="background1" w:themeShade="80"/>
          <w:u w:val="none"/>
          <w:lang w:val="es-ES_tradnl"/>
        </w:rPr>
        <w:t>:</w:t>
      </w:r>
      <w:r w:rsidR="006A5B81" w:rsidRPr="005E7E49">
        <w:rPr>
          <w:rStyle w:val="Hipervnculo"/>
          <w:rFonts w:asciiTheme="minorHAnsi" w:hAnsiTheme="minorHAnsi" w:cstheme="minorHAnsi"/>
          <w:color w:val="808080" w:themeColor="background1" w:themeShade="80"/>
          <w:u w:val="none"/>
          <w:lang w:val="es-ES_tradnl"/>
        </w:rPr>
        <w:t xml:space="preserve"> su papel es comunicarse de y hacia el servidor demo.thingsboard, aunque la función de recepción no se usa en este programa sino en el de la esp32-ota.</w:t>
      </w:r>
      <w:r w:rsidR="007B5560" w:rsidRPr="005E7E49">
        <w:rPr>
          <w:rStyle w:val="Hipervnculo"/>
          <w:rFonts w:asciiTheme="minorHAnsi" w:hAnsiTheme="minorHAnsi" w:cstheme="minorHAnsi"/>
          <w:color w:val="808080" w:themeColor="background1" w:themeShade="80"/>
          <w:u w:val="none"/>
          <w:lang w:val="es-ES_tradnl"/>
        </w:rPr>
        <w:t xml:space="preserve"> Aparte del init, la función llamada cerca del final del bucle del programa principal transforma los datos de las lecturas de los sensores en un jSON que envia al panel de Thingsboard.</w:t>
      </w:r>
    </w:p>
    <w:p w14:paraId="20318AAD" w14:textId="77777777" w:rsidR="00506A24"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http del servidor básico</w:t>
      </w:r>
      <w:r w:rsidR="00E453AE" w:rsidRPr="005E7E49">
        <w:rPr>
          <w:rStyle w:val="Hipervnculo"/>
          <w:rFonts w:asciiTheme="minorHAnsi" w:hAnsiTheme="minorHAnsi" w:cstheme="minorHAnsi"/>
          <w:b/>
          <w:bCs/>
          <w:color w:val="808080" w:themeColor="background1" w:themeShade="80"/>
          <w:u w:val="none"/>
          <w:lang w:val="es-ES_tradnl"/>
        </w:rPr>
        <w:t>:</w:t>
      </w:r>
      <w:r w:rsidR="00E453AE" w:rsidRPr="005E7E49">
        <w:rPr>
          <w:rStyle w:val="Hipervnculo"/>
          <w:rFonts w:asciiTheme="minorHAnsi" w:hAnsiTheme="minorHAnsi" w:cstheme="minorHAnsi"/>
          <w:color w:val="808080" w:themeColor="background1" w:themeShade="80"/>
          <w:u w:val="none"/>
          <w:lang w:val="es-ES_tradnl"/>
        </w:rPr>
        <w:t xml:space="preserve"> estos soportan una página web básica accesible por red de área local (en este caso la red SBC) que nos muestra los mismos datos que se envían al Thingsboard; refrescándose cada 10 segundos; y también proporciona acceso a un botón para resetear la ESP32 a la partición de fábrica y otro para comprobar físicamente si responde (que nos permite encender un LED).</w:t>
      </w:r>
    </w:p>
    <w:p w14:paraId="308C2580" w14:textId="004A7A98" w:rsidR="006022A1"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http2 de Telegram</w:t>
      </w:r>
      <w:r w:rsidR="00506A24" w:rsidRPr="005E7E49">
        <w:rPr>
          <w:rStyle w:val="Hipervnculo"/>
          <w:rFonts w:asciiTheme="minorHAnsi" w:hAnsiTheme="minorHAnsi" w:cstheme="minorHAnsi"/>
          <w:b/>
          <w:bCs/>
          <w:color w:val="808080" w:themeColor="background1" w:themeShade="80"/>
          <w:u w:val="none"/>
          <w:lang w:val="es-ES_tradnl"/>
        </w:rPr>
        <w:t>:</w:t>
      </w:r>
      <w:r w:rsidR="00506A24" w:rsidRPr="005E7E49">
        <w:rPr>
          <w:rStyle w:val="Hipervnculo"/>
          <w:rFonts w:asciiTheme="minorHAnsi" w:hAnsiTheme="minorHAnsi" w:cstheme="minorHAnsi"/>
          <w:color w:val="808080" w:themeColor="background1" w:themeShade="80"/>
          <w:u w:val="none"/>
          <w:lang w:val="es-ES_tradnl"/>
        </w:rPr>
        <w:t xml:space="preserve"> se explicarán más adelante en la sección del sistema IoT, pero en resumen mediante la biblioteca sh2lib ya mencionada</w:t>
      </w:r>
      <w:r w:rsidR="006369E3" w:rsidRPr="005E7E49">
        <w:rPr>
          <w:rStyle w:val="Hipervnculo"/>
          <w:rFonts w:asciiTheme="minorHAnsi" w:hAnsiTheme="minorHAnsi" w:cstheme="minorHAnsi"/>
          <w:color w:val="808080" w:themeColor="background1" w:themeShade="80"/>
          <w:u w:val="none"/>
          <w:lang w:val="es-ES_tradnl"/>
        </w:rPr>
        <w:t xml:space="preserve"> tras iniciar la conexión se realiza un bucle en el que</w:t>
      </w:r>
      <w:r w:rsidR="00506A24" w:rsidRPr="005E7E49">
        <w:rPr>
          <w:rStyle w:val="Hipervnculo"/>
          <w:rFonts w:asciiTheme="minorHAnsi" w:hAnsiTheme="minorHAnsi" w:cstheme="minorHAnsi"/>
          <w:color w:val="808080" w:themeColor="background1" w:themeShade="80"/>
          <w:u w:val="none"/>
          <w:lang w:val="es-ES_tradnl"/>
        </w:rPr>
        <w:t xml:space="preserve"> </w:t>
      </w:r>
      <w:r w:rsidR="00CD5E1E" w:rsidRPr="005E7E49">
        <w:rPr>
          <w:rStyle w:val="Hipervnculo"/>
          <w:rFonts w:asciiTheme="minorHAnsi" w:hAnsiTheme="minorHAnsi" w:cstheme="minorHAnsi"/>
          <w:color w:val="808080" w:themeColor="background1" w:themeShade="80"/>
          <w:u w:val="none"/>
          <w:lang w:val="es-ES_tradnl"/>
        </w:rPr>
        <w:t xml:space="preserve">hacen peticiones </w:t>
      </w:r>
      <w:r w:rsidR="00B14620" w:rsidRPr="005E7E49">
        <w:rPr>
          <w:rStyle w:val="Hipervnculo"/>
          <w:rFonts w:asciiTheme="minorHAnsi" w:hAnsiTheme="minorHAnsi" w:cstheme="minorHAnsi"/>
          <w:color w:val="808080" w:themeColor="background1" w:themeShade="80"/>
          <w:u w:val="none"/>
          <w:lang w:val="es-ES_tradnl"/>
        </w:rPr>
        <w:t xml:space="preserve">GET </w:t>
      </w:r>
      <w:r w:rsidR="00CD5E1E" w:rsidRPr="005E7E49">
        <w:rPr>
          <w:rStyle w:val="Hipervnculo"/>
          <w:rFonts w:asciiTheme="minorHAnsi" w:hAnsiTheme="minorHAnsi" w:cstheme="minorHAnsi"/>
          <w:color w:val="808080" w:themeColor="background1" w:themeShade="80"/>
          <w:u w:val="none"/>
          <w:lang w:val="es-ES_tradnl"/>
        </w:rPr>
        <w:t xml:space="preserve">a la </w:t>
      </w:r>
      <w:r w:rsidR="00CD5E1E" w:rsidRPr="005E7E49">
        <w:rPr>
          <w:rStyle w:val="Hipervnculo"/>
          <w:rFonts w:asciiTheme="minorHAnsi" w:hAnsiTheme="minorHAnsi" w:cstheme="minorHAnsi"/>
          <w:color w:val="808080" w:themeColor="background1" w:themeShade="80"/>
          <w:u w:val="none"/>
          <w:lang w:val="es-ES_tradnl"/>
        </w:rPr>
        <w:lastRenderedPageBreak/>
        <w:t>página getUpdates del robot (con una ID que hemos decidido no incluir en el código final)</w:t>
      </w:r>
      <w:r w:rsidR="00B14620" w:rsidRPr="005E7E49">
        <w:rPr>
          <w:rStyle w:val="Hipervnculo"/>
          <w:rFonts w:asciiTheme="minorHAnsi" w:hAnsiTheme="minorHAnsi" w:cstheme="minorHAnsi"/>
          <w:color w:val="808080" w:themeColor="background1" w:themeShade="80"/>
          <w:u w:val="none"/>
          <w:lang w:val="es-ES_tradnl"/>
        </w:rPr>
        <w:t xml:space="preserve"> </w:t>
      </w:r>
      <w:r w:rsidR="006369E3" w:rsidRPr="005E7E49">
        <w:rPr>
          <w:rStyle w:val="Hipervnculo"/>
          <w:rFonts w:asciiTheme="minorHAnsi" w:hAnsiTheme="minorHAnsi" w:cstheme="minorHAnsi"/>
          <w:color w:val="808080" w:themeColor="background1" w:themeShade="80"/>
          <w:u w:val="none"/>
          <w:lang w:val="es-ES_tradnl"/>
        </w:rPr>
        <w:t xml:space="preserve">con un cierto offset </w:t>
      </w:r>
      <w:r w:rsidR="00B14620" w:rsidRPr="005E7E49">
        <w:rPr>
          <w:rStyle w:val="Hipervnculo"/>
          <w:rFonts w:asciiTheme="minorHAnsi" w:hAnsiTheme="minorHAnsi" w:cstheme="minorHAnsi"/>
          <w:color w:val="808080" w:themeColor="background1" w:themeShade="80"/>
          <w:u w:val="none"/>
          <w:lang w:val="es-ES_tradnl"/>
        </w:rPr>
        <w:t>y al finalizar la petición se toma el dato, se desglosa en formato jSON</w:t>
      </w:r>
      <w:r w:rsidR="006369E3" w:rsidRPr="005E7E49">
        <w:rPr>
          <w:rStyle w:val="Hipervnculo"/>
          <w:rFonts w:asciiTheme="minorHAnsi" w:hAnsiTheme="minorHAnsi" w:cstheme="minorHAnsi"/>
          <w:color w:val="808080" w:themeColor="background1" w:themeShade="80"/>
          <w:u w:val="none"/>
          <w:lang w:val="es-ES_tradnl"/>
        </w:rPr>
        <w:t>, se actualiza el offset</w:t>
      </w:r>
      <w:r w:rsidR="00B14620" w:rsidRPr="005E7E49">
        <w:rPr>
          <w:rStyle w:val="Hipervnculo"/>
          <w:rFonts w:asciiTheme="minorHAnsi" w:hAnsiTheme="minorHAnsi" w:cstheme="minorHAnsi"/>
          <w:color w:val="808080" w:themeColor="background1" w:themeShade="80"/>
          <w:u w:val="none"/>
          <w:lang w:val="es-ES_tradnl"/>
        </w:rPr>
        <w:t xml:space="preserve"> y se toma el contenido de los mensajes del chat autorizado para ejecutar comandos</w:t>
      </w:r>
      <w:r w:rsidR="00F16C3A" w:rsidRPr="005E7E49">
        <w:rPr>
          <w:rStyle w:val="Hipervnculo"/>
          <w:rFonts w:asciiTheme="minorHAnsi" w:hAnsiTheme="minorHAnsi" w:cstheme="minorHAnsi"/>
          <w:color w:val="808080" w:themeColor="background1" w:themeShade="80"/>
          <w:u w:val="none"/>
          <w:lang w:val="es-ES_tradnl"/>
        </w:rPr>
        <w:t xml:space="preserve"> (la referencia a ellos se puede ver en los anexos)</w:t>
      </w:r>
      <w:r w:rsidR="00B14620" w:rsidRPr="005E7E49">
        <w:rPr>
          <w:rStyle w:val="Hipervnculo"/>
          <w:rFonts w:asciiTheme="minorHAnsi" w:hAnsiTheme="minorHAnsi" w:cstheme="minorHAnsi"/>
          <w:color w:val="808080" w:themeColor="background1" w:themeShade="80"/>
          <w:u w:val="none"/>
          <w:lang w:val="es-ES_tradnl"/>
        </w:rPr>
        <w:t>. Esos comandos llaman a otra función GET (al investigar el SW Arduino de arquero99, descubrimos que para peticiones simples el POST no era necesario)</w:t>
      </w:r>
      <w:r w:rsidR="00147FBB" w:rsidRPr="005E7E49">
        <w:rPr>
          <w:rStyle w:val="Hipervnculo"/>
          <w:rFonts w:asciiTheme="minorHAnsi" w:hAnsiTheme="minorHAnsi" w:cstheme="minorHAnsi"/>
          <w:color w:val="808080" w:themeColor="background1" w:themeShade="80"/>
          <w:u w:val="none"/>
          <w:lang w:val="es-ES_tradnl"/>
        </w:rPr>
        <w:t xml:space="preserve"> que espera a que se reciba otra respuesta antes de cerrar</w:t>
      </w:r>
      <w:r w:rsidR="006369E3" w:rsidRPr="005E7E49">
        <w:rPr>
          <w:rStyle w:val="Hipervnculo"/>
          <w:rFonts w:asciiTheme="minorHAnsi" w:hAnsiTheme="minorHAnsi" w:cstheme="minorHAnsi"/>
          <w:color w:val="808080" w:themeColor="background1" w:themeShade="80"/>
          <w:u w:val="none"/>
          <w:lang w:val="es-ES_tradnl"/>
        </w:rPr>
        <w:t xml:space="preserve"> y volver a preguntar unos segundos después. El bucle tan corto se hizo para garantizar una respuesta rápida a los mensajes del Telegram</w:t>
      </w:r>
      <w:r w:rsidR="006022A1" w:rsidRPr="005E7E49">
        <w:rPr>
          <w:rStyle w:val="Hipervnculo"/>
          <w:rFonts w:asciiTheme="minorHAnsi" w:hAnsiTheme="minorHAnsi" w:cstheme="minorHAnsi"/>
          <w:color w:val="808080" w:themeColor="background1" w:themeShade="80"/>
          <w:u w:val="none"/>
          <w:lang w:val="es-ES_tradnl"/>
        </w:rPr>
        <w:t>, y el offset se hizo por eficiencia para que solo tuviera que cargar todos los mensajes en la bandeja de entrada 1 vez</w:t>
      </w:r>
      <w:r w:rsidR="006369E3" w:rsidRPr="005E7E49">
        <w:rPr>
          <w:rStyle w:val="Hipervnculo"/>
          <w:rFonts w:asciiTheme="minorHAnsi" w:hAnsiTheme="minorHAnsi" w:cstheme="minorHAnsi"/>
          <w:color w:val="808080" w:themeColor="background1" w:themeShade="80"/>
          <w:u w:val="none"/>
          <w:lang w:val="es-ES_tradnl"/>
        </w:rPr>
        <w:t>. La parte de emisión de alertas se deja en el panel del Thingsboard y sus reglas.</w:t>
      </w:r>
    </w:p>
    <w:p w14:paraId="34E18177" w14:textId="77777777" w:rsidR="005B09EE"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de retorno de fábrica</w:t>
      </w:r>
      <w:r w:rsidR="006022A1" w:rsidRPr="005E7E49">
        <w:rPr>
          <w:rStyle w:val="Hipervnculo"/>
          <w:rFonts w:asciiTheme="minorHAnsi" w:hAnsiTheme="minorHAnsi" w:cstheme="minorHAnsi"/>
          <w:b/>
          <w:bCs/>
          <w:color w:val="808080" w:themeColor="background1" w:themeShade="80"/>
          <w:u w:val="none"/>
          <w:lang w:val="es-ES_tradnl"/>
        </w:rPr>
        <w:t>:</w:t>
      </w:r>
      <w:r w:rsidR="006022A1" w:rsidRPr="005E7E49">
        <w:rPr>
          <w:rStyle w:val="Hipervnculo"/>
          <w:rFonts w:asciiTheme="minorHAnsi" w:hAnsiTheme="minorHAnsi" w:cstheme="minorHAnsi"/>
          <w:color w:val="808080" w:themeColor="background1" w:themeShade="80"/>
          <w:u w:val="none"/>
          <w:lang w:val="es-ES_tradnl"/>
        </w:rPr>
        <w:t xml:space="preserve"> </w:t>
      </w:r>
      <w:r w:rsidR="005B09EE" w:rsidRPr="005E7E49">
        <w:rPr>
          <w:rStyle w:val="Hipervnculo"/>
          <w:rFonts w:asciiTheme="minorHAnsi" w:hAnsiTheme="minorHAnsi" w:cstheme="minorHAnsi"/>
          <w:color w:val="808080" w:themeColor="background1" w:themeShade="80"/>
          <w:u w:val="none"/>
          <w:lang w:val="es-ES_tradnl"/>
        </w:rPr>
        <w:t>su papel es retornar a la sección que tiene el software de la ota, para que busque actualizaciones</w:t>
      </w:r>
    </w:p>
    <w:p w14:paraId="717C0001" w14:textId="32BF8B1D" w:rsidR="000B0705" w:rsidRPr="005E7E49" w:rsidRDefault="005B09EE" w:rsidP="00125DD0">
      <w:pPr>
        <w:pStyle w:val="Prrafodelista"/>
        <w:numPr>
          <w:ilvl w:val="3"/>
          <w:numId w:val="6"/>
        </w:numPr>
        <w:jc w:val="both"/>
        <w:rPr>
          <w:rFonts w:asciiTheme="minorHAnsi" w:hAnsiTheme="minorHAnsi" w:cstheme="minorHAnsi"/>
          <w:color w:val="808080" w:themeColor="background1" w:themeShade="80"/>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de sleep: </w:t>
      </w:r>
      <w:r w:rsidR="006022A1" w:rsidRPr="005E7E49">
        <w:rPr>
          <w:rStyle w:val="Hipervnculo"/>
          <w:rFonts w:asciiTheme="minorHAnsi" w:hAnsiTheme="minorHAnsi" w:cstheme="minorHAnsi"/>
          <w:color w:val="808080" w:themeColor="background1" w:themeShade="80"/>
          <w:u w:val="none"/>
          <w:lang w:val="es-ES_tradnl"/>
        </w:rPr>
        <w:t>su papel es regular el tipo de sleep que nuestro SW tiene, lo hemos establecido para ser un light sleep tras un período de tiempo o si se activa</w:t>
      </w:r>
      <w:r w:rsidRPr="005E7E49">
        <w:rPr>
          <w:rStyle w:val="Hipervnculo"/>
          <w:rFonts w:asciiTheme="minorHAnsi" w:hAnsiTheme="minorHAnsi" w:cstheme="minorHAnsi"/>
          <w:color w:val="808080" w:themeColor="background1" w:themeShade="80"/>
          <w:u w:val="none"/>
          <w:lang w:val="es-ES_tradnl"/>
        </w:rPr>
        <w:t>n</w:t>
      </w:r>
      <w:r w:rsidR="006022A1" w:rsidRPr="005E7E49">
        <w:rPr>
          <w:rStyle w:val="Hipervnculo"/>
          <w:rFonts w:asciiTheme="minorHAnsi" w:hAnsiTheme="minorHAnsi" w:cstheme="minorHAnsi"/>
          <w:color w:val="808080" w:themeColor="background1" w:themeShade="80"/>
          <w:u w:val="none"/>
          <w:lang w:val="es-ES_tradnl"/>
        </w:rPr>
        <w:t xml:space="preserve"> algunos de nuestros periféricos (si fuera profundo el offset del http2 de Telegram se </w:t>
      </w:r>
      <w:r w:rsidRPr="005E7E49">
        <w:rPr>
          <w:rStyle w:val="Hipervnculo"/>
          <w:rFonts w:asciiTheme="minorHAnsi" w:hAnsiTheme="minorHAnsi" w:cstheme="minorHAnsi"/>
          <w:color w:val="808080" w:themeColor="background1" w:themeShade="80"/>
          <w:u w:val="none"/>
          <w:lang w:val="es-ES_tradnl"/>
        </w:rPr>
        <w:t>perdería</w:t>
      </w:r>
      <w:r w:rsidR="006022A1" w:rsidRPr="005E7E49">
        <w:rPr>
          <w:rStyle w:val="Hipervnculo"/>
          <w:rFonts w:asciiTheme="minorHAnsi" w:hAnsiTheme="minorHAnsi" w:cstheme="minorHAnsi"/>
          <w:color w:val="808080" w:themeColor="background1" w:themeShade="80"/>
          <w:u w:val="none"/>
          <w:lang w:val="es-ES_tradnl"/>
        </w:rPr>
        <w:t xml:space="preserve"> y en nuestro caso queremos mantenerlo simple sin tener que leer de muchos ficheros internos y sin que accidentalmente el valor guardado fuese demasiado alto como para obtener nada).</w:t>
      </w:r>
    </w:p>
    <w:p w14:paraId="26C9CC79" w14:textId="2C034AB2" w:rsidR="006A548F" w:rsidRPr="005E7E49" w:rsidRDefault="00E5314E" w:rsidP="00125DD0">
      <w:pPr>
        <w:pStyle w:val="Prrafodelista"/>
        <w:numPr>
          <w:ilvl w:val="1"/>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SW que utilizamos como ota</w:t>
      </w:r>
      <w:r w:rsidR="00C01210" w:rsidRPr="005E7E49">
        <w:rPr>
          <w:rFonts w:asciiTheme="minorHAnsi" w:hAnsiTheme="minorHAnsi" w:cstheme="minorHAnsi"/>
          <w:color w:val="808080" w:themeColor="background1" w:themeShade="80"/>
          <w:lang w:val="es-ES_tradnl"/>
        </w:rPr>
        <w:t xml:space="preserve"> (carpeta “ota”)</w:t>
      </w:r>
      <w:r w:rsidR="00D74A86" w:rsidRPr="005E7E49">
        <w:rPr>
          <w:rFonts w:asciiTheme="minorHAnsi" w:hAnsiTheme="minorHAnsi" w:cstheme="minorHAnsi"/>
          <w:color w:val="808080" w:themeColor="background1" w:themeShade="80"/>
          <w:lang w:val="es-ES_tradnl"/>
        </w:rPr>
        <w:t>. Como este código es muy similar al código del ejemplo</w:t>
      </w:r>
      <w:r w:rsidR="00714173" w:rsidRPr="005E7E49">
        <w:rPr>
          <w:rFonts w:asciiTheme="minorHAnsi" w:hAnsiTheme="minorHAnsi" w:cstheme="minorHAnsi"/>
          <w:color w:val="808080" w:themeColor="background1" w:themeShade="80"/>
          <w:lang w:val="es-ES_tradnl"/>
        </w:rPr>
        <w:t xml:space="preserve"> del Tutorial del Thingsboard</w:t>
      </w:r>
      <w:r w:rsidR="00D74A86" w:rsidRPr="005E7E49">
        <w:rPr>
          <w:rFonts w:asciiTheme="minorHAnsi" w:hAnsiTheme="minorHAnsi" w:cstheme="minorHAnsi"/>
          <w:color w:val="808080" w:themeColor="background1" w:themeShade="80"/>
          <w:lang w:val="es-ES_tradnl"/>
        </w:rPr>
        <w:t xml:space="preserve"> (excepto en dos switches</w:t>
      </w:r>
      <w:r w:rsidR="00022025" w:rsidRPr="005E7E49">
        <w:rPr>
          <w:rFonts w:asciiTheme="minorHAnsi" w:hAnsiTheme="minorHAnsi" w:cstheme="minorHAnsi"/>
          <w:color w:val="808080" w:themeColor="background1" w:themeShade="80"/>
          <w:lang w:val="es-ES_tradnl"/>
        </w:rPr>
        <w:t xml:space="preserve"> de mqtt donde faltaban unas opciones</w:t>
      </w:r>
      <w:r w:rsidR="00D74A86" w:rsidRPr="005E7E49">
        <w:rPr>
          <w:rFonts w:asciiTheme="minorHAnsi" w:hAnsiTheme="minorHAnsi" w:cstheme="minorHAnsi"/>
          <w:color w:val="808080" w:themeColor="background1" w:themeShade="80"/>
          <w:lang w:val="es-ES_tradnl"/>
        </w:rPr>
        <w:t>)</w:t>
      </w:r>
      <w:r w:rsidR="00371CE7" w:rsidRPr="005E7E49">
        <w:rPr>
          <w:rFonts w:asciiTheme="minorHAnsi" w:hAnsiTheme="minorHAnsi" w:cstheme="minorHAnsi"/>
          <w:color w:val="808080" w:themeColor="background1" w:themeShade="80"/>
          <w:lang w:val="es-ES_tradnl"/>
        </w:rPr>
        <w:t xml:space="preserve"> no se de</w:t>
      </w:r>
      <w:r w:rsidR="00A953EB" w:rsidRPr="005E7E49">
        <w:rPr>
          <w:rFonts w:asciiTheme="minorHAnsi" w:hAnsiTheme="minorHAnsi" w:cstheme="minorHAnsi"/>
          <w:color w:val="808080" w:themeColor="background1" w:themeShade="80"/>
          <w:lang w:val="es-ES_tradnl"/>
        </w:rPr>
        <w:t>s</w:t>
      </w:r>
      <w:r w:rsidR="00371CE7" w:rsidRPr="005E7E49">
        <w:rPr>
          <w:rFonts w:asciiTheme="minorHAnsi" w:hAnsiTheme="minorHAnsi" w:cstheme="minorHAnsi"/>
          <w:color w:val="808080" w:themeColor="background1" w:themeShade="80"/>
          <w:lang w:val="es-ES_tradnl"/>
        </w:rPr>
        <w:t>tacará nada importante en las líneas de código</w:t>
      </w:r>
      <w:r w:rsidR="00A953EB" w:rsidRPr="005E7E49">
        <w:rPr>
          <w:rFonts w:asciiTheme="minorHAnsi" w:hAnsiTheme="minorHAnsi" w:cstheme="minorHAnsi"/>
          <w:color w:val="808080" w:themeColor="background1" w:themeShade="80"/>
          <w:lang w:val="es-ES_tradnl"/>
        </w:rPr>
        <w:t>, solo que toma la versión del firmware y la url según el token de dispositivo grabado en la memoria de la placa, pidiéndole por mqtt la url de descarga y la versión que tiene el Thingsboard, y si la versión de la placa está desactualizada, procede a iniciar mediante opciones de wifi también indicadas en la memoria de la placa una comunicación http para descargar el nuevo firmware.</w:t>
      </w:r>
    </w:p>
    <w:p w14:paraId="72FAB356" w14:textId="7A4E7130" w:rsidR="00EE0645" w:rsidRPr="005E7E49" w:rsidRDefault="00EE0645" w:rsidP="00125DD0">
      <w:pPr>
        <w:pStyle w:val="Prrafodelista"/>
        <w:numPr>
          <w:ilvl w:val="1"/>
          <w:numId w:val="6"/>
        </w:numPr>
        <w:jc w:val="both"/>
        <w:rPr>
          <w:rFonts w:asciiTheme="minorHAnsi" w:hAnsiTheme="minorHAnsi" w:cstheme="minorHAnsi"/>
          <w:color w:val="808080" w:themeColor="background1" w:themeShade="80"/>
          <w:lang w:val="en-GB"/>
        </w:rPr>
      </w:pPr>
      <w:r w:rsidRPr="005E7E49">
        <w:rPr>
          <w:rFonts w:asciiTheme="minorHAnsi" w:hAnsiTheme="minorHAnsi" w:cstheme="minorHAnsi"/>
          <w:color w:val="808080" w:themeColor="background1" w:themeShade="80"/>
          <w:lang w:val="en-GB"/>
        </w:rPr>
        <w:t>Link al Panel de Thingsboard.</w:t>
      </w:r>
    </w:p>
    <w:p w14:paraId="2E594336" w14:textId="57838E47" w:rsidR="00C01214" w:rsidRPr="005E7E49" w:rsidRDefault="00C01214" w:rsidP="00125DD0">
      <w:pPr>
        <w:pStyle w:val="Prrafodelista"/>
        <w:numPr>
          <w:ilvl w:val="1"/>
          <w:numId w:val="6"/>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Widgets/Rule chains importados de terceros originales.</w:t>
      </w:r>
    </w:p>
    <w:p w14:paraId="6CF613EE" w14:textId="3AAF8970" w:rsidR="00857CFD" w:rsidRPr="005E7E49" w:rsidRDefault="00937E7A" w:rsidP="00125DD0">
      <w:pPr>
        <w:pStyle w:val="Prrafodelista"/>
        <w:numPr>
          <w:ilvl w:val="1"/>
          <w:numId w:val="6"/>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Una copia de e</w:t>
      </w:r>
      <w:r w:rsidR="00857CFD" w:rsidRPr="005E7E49">
        <w:rPr>
          <w:rFonts w:asciiTheme="minorHAnsi" w:hAnsiTheme="minorHAnsi" w:cstheme="minorHAnsi"/>
          <w:color w:val="808080" w:themeColor="background1" w:themeShade="80"/>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15" w:name="_Toc120886665"/>
      <w:r w:rsidRPr="00B05B14">
        <w:rPr>
          <w:i w:val="0"/>
          <w:lang w:val="es-ES_tradnl"/>
        </w:rPr>
        <w:lastRenderedPageBreak/>
        <w:t>2.1.1 Plataforma IoT</w:t>
      </w:r>
      <w:bookmarkEnd w:id="15"/>
    </w:p>
    <w:p w14:paraId="46D14DAD" w14:textId="6C12C57C" w:rsidR="002D0C77" w:rsidRPr="008B03EB" w:rsidRDefault="00140686" w:rsidP="000D3F54">
      <w:pPr>
        <w:rPr>
          <w:b/>
        </w:rPr>
      </w:pPr>
      <w:r>
        <w:rPr>
          <w:b/>
        </w:rPr>
        <w:t>Persistencia</w:t>
      </w:r>
    </w:p>
    <w:p w14:paraId="21962709" w14:textId="044B598A"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 xml:space="preserve">A nivel del esp32 ota, utilizamos el device </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ESP32 v2</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 xml:space="preserve"> </w:t>
      </w:r>
      <w:r w:rsidR="000976E6" w:rsidRPr="00E80A81">
        <w:rPr>
          <w:rFonts w:asciiTheme="minorHAnsi" w:hAnsiTheme="minorHAnsi" w:cstheme="minorHAnsi"/>
          <w:color w:val="808080" w:themeColor="background1" w:themeShade="80"/>
          <w:lang w:val="es-ES_tradnl"/>
        </w:rPr>
        <w:t xml:space="preserve">(con token de acceso “YSRNEFDXnyIGhX9OaylG”) </w:t>
      </w:r>
      <w:r w:rsidRPr="00E80A81">
        <w:rPr>
          <w:rFonts w:asciiTheme="minorHAnsi" w:hAnsiTheme="minorHAnsi" w:cstheme="minorHAnsi"/>
          <w:color w:val="808080" w:themeColor="background1" w:themeShade="80"/>
          <w:lang w:val="es-ES_tradnl"/>
        </w:rPr>
        <w:t>que cargará del Thingsboard la versión almacenada en la url que el widget de la ota almacena</w:t>
      </w:r>
      <w:r w:rsidR="00940994" w:rsidRPr="00E80A81">
        <w:rPr>
          <w:rFonts w:asciiTheme="minorHAnsi" w:hAnsiTheme="minorHAnsi" w:cstheme="minorHAnsi"/>
          <w:color w:val="808080" w:themeColor="background1" w:themeShade="80"/>
          <w:lang w:val="es-ES_tradnl"/>
        </w:rPr>
        <w:t xml:space="preserve"> siempre y cuando su versión del firmware esté desactualizada (a comparación con la del widget, es un número menor).</w:t>
      </w:r>
      <w:r w:rsidR="008B03EB" w:rsidRPr="00E80A81">
        <w:rPr>
          <w:rFonts w:asciiTheme="minorHAnsi" w:hAnsiTheme="minorHAnsi" w:cstheme="minorHAnsi"/>
          <w:color w:val="808080" w:themeColor="background1" w:themeShade="80"/>
          <w:lang w:val="es-ES_tradnl"/>
        </w:rPr>
        <w:t xml:space="preserve"> Esta conexión requiere de tener el certificado de la url de la que descarguemos la ota (en nuestro caso github).</w:t>
      </w:r>
    </w:p>
    <w:p w14:paraId="70569B1A" w14:textId="1E682A8C" w:rsidR="002D0C77" w:rsidRPr="00E80A81" w:rsidRDefault="00710C60"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Una vez ha cargado el firmware, ese mismo “ESP32 v2” genera</w:t>
      </w:r>
      <w:r w:rsidR="000918F8" w:rsidRPr="00E80A81">
        <w:rPr>
          <w:rFonts w:asciiTheme="minorHAnsi" w:hAnsiTheme="minorHAnsi" w:cstheme="minorHAnsi"/>
          <w:color w:val="808080" w:themeColor="background1" w:themeShade="80"/>
          <w:lang w:val="es-ES_tradnl"/>
        </w:rPr>
        <w:t xml:space="preserve"> un jSON que almacena los datos de energiaSolar (en mV), energiaHidraulica (en mV)</w:t>
      </w:r>
      <w:r w:rsidR="009703FD" w:rsidRPr="00E80A81">
        <w:rPr>
          <w:rFonts w:asciiTheme="minorHAnsi" w:hAnsiTheme="minorHAnsi" w:cstheme="minorHAnsi"/>
          <w:color w:val="808080" w:themeColor="background1" w:themeShade="80"/>
          <w:lang w:val="es-ES_tradnl"/>
        </w:rPr>
        <w:t xml:space="preserve"> desde el ADC1</w:t>
      </w:r>
      <w:r w:rsidR="003404D4" w:rsidRPr="00E80A81">
        <w:rPr>
          <w:rFonts w:asciiTheme="minorHAnsi" w:hAnsiTheme="minorHAnsi" w:cstheme="minorHAnsi"/>
          <w:color w:val="808080" w:themeColor="background1" w:themeShade="80"/>
          <w:lang w:val="es-ES_tradnl"/>
        </w:rPr>
        <w:t xml:space="preserve"> ambos de 0V a 4V</w:t>
      </w:r>
      <w:r w:rsidR="000918F8" w:rsidRPr="00E80A81">
        <w:rPr>
          <w:rFonts w:asciiTheme="minorHAnsi" w:hAnsiTheme="minorHAnsi" w:cstheme="minorHAnsi"/>
          <w:color w:val="808080" w:themeColor="background1" w:themeShade="80"/>
          <w:lang w:val="es-ES_tradnl"/>
        </w:rPr>
        <w:t>, toxicidad antes del filtro (como “co2I2C”)</w:t>
      </w:r>
      <w:r w:rsidR="009703FD" w:rsidRPr="00E80A81">
        <w:rPr>
          <w:rFonts w:asciiTheme="minorHAnsi" w:hAnsiTheme="minorHAnsi" w:cstheme="minorHAnsi"/>
          <w:color w:val="808080" w:themeColor="background1" w:themeShade="80"/>
          <w:lang w:val="es-ES_tradnl"/>
        </w:rPr>
        <w:t xml:space="preserve">, </w:t>
      </w:r>
      <w:r w:rsidR="000918F8" w:rsidRPr="00E80A81">
        <w:rPr>
          <w:rFonts w:asciiTheme="minorHAnsi" w:hAnsiTheme="minorHAnsi" w:cstheme="minorHAnsi"/>
          <w:color w:val="808080" w:themeColor="background1" w:themeShade="80"/>
          <w:lang w:val="es-ES_tradnl"/>
        </w:rPr>
        <w:t>toxicidad tras el filtro (como “luzI2C”), ambas en un mock de partes por millón (ppm)</w:t>
      </w:r>
      <w:r w:rsidR="009703FD" w:rsidRPr="00E80A81">
        <w:rPr>
          <w:rFonts w:asciiTheme="minorHAnsi" w:hAnsiTheme="minorHAnsi" w:cstheme="minorHAnsi"/>
          <w:color w:val="808080" w:themeColor="background1" w:themeShade="80"/>
          <w:lang w:val="es-ES_tradnl"/>
        </w:rPr>
        <w:t xml:space="preserve"> </w:t>
      </w:r>
      <w:r w:rsidR="003404D4" w:rsidRPr="00E80A81">
        <w:rPr>
          <w:rFonts w:asciiTheme="minorHAnsi" w:hAnsiTheme="minorHAnsi" w:cstheme="minorHAnsi"/>
          <w:color w:val="808080" w:themeColor="background1" w:themeShade="80"/>
          <w:lang w:val="es-ES_tradnl"/>
        </w:rPr>
        <w:t xml:space="preserve">hasta 20000 </w:t>
      </w:r>
      <w:r w:rsidR="009703FD" w:rsidRPr="00E80A81">
        <w:rPr>
          <w:rFonts w:asciiTheme="minorHAnsi" w:hAnsiTheme="minorHAnsi" w:cstheme="minorHAnsi"/>
          <w:color w:val="808080" w:themeColor="background1" w:themeShade="80"/>
          <w:lang w:val="es-ES_tradnl"/>
        </w:rPr>
        <w:t>y por I2C</w:t>
      </w:r>
      <w:r w:rsidR="000918F8" w:rsidRPr="00E80A81">
        <w:rPr>
          <w:rFonts w:asciiTheme="minorHAnsi" w:hAnsiTheme="minorHAnsi" w:cstheme="minorHAnsi"/>
          <w:color w:val="808080" w:themeColor="background1" w:themeShade="80"/>
          <w:lang w:val="es-ES_tradnl"/>
        </w:rPr>
        <w:t>; y si el switch de activación del display está activo “botonDisplay” (que no tiene unidades, simplemente manda 1 o 0</w:t>
      </w:r>
      <w:r w:rsidR="009703FD" w:rsidRPr="00E80A81">
        <w:rPr>
          <w:rFonts w:asciiTheme="minorHAnsi" w:hAnsiTheme="minorHAnsi" w:cstheme="minorHAnsi"/>
          <w:color w:val="808080" w:themeColor="background1" w:themeShade="80"/>
          <w:lang w:val="es-ES_tradnl"/>
        </w:rPr>
        <w:t xml:space="preserve"> pues es entrada digital</w:t>
      </w:r>
      <w:r w:rsidR="000918F8" w:rsidRPr="00E80A81">
        <w:rPr>
          <w:rFonts w:asciiTheme="minorHAnsi" w:hAnsiTheme="minorHAnsi" w:cstheme="minorHAnsi"/>
          <w:color w:val="808080" w:themeColor="background1" w:themeShade="80"/>
          <w:lang w:val="es-ES_tradnl"/>
        </w:rPr>
        <w:t>).</w:t>
      </w:r>
      <w:r w:rsidR="00F54BD7" w:rsidRPr="00E80A81">
        <w:rPr>
          <w:rFonts w:asciiTheme="minorHAnsi" w:hAnsiTheme="minorHAnsi" w:cstheme="minorHAnsi"/>
          <w:color w:val="808080" w:themeColor="background1" w:themeShade="80"/>
          <w:lang w:val="es-ES_tradnl"/>
        </w:rPr>
        <w:t xml:space="preserve"> Esta conexión se realiza mediante mqtt y requiere de tener el </w:t>
      </w:r>
      <w:r w:rsidR="000C223A" w:rsidRPr="00E80A81">
        <w:rPr>
          <w:rFonts w:asciiTheme="minorHAnsi" w:hAnsiTheme="minorHAnsi" w:cstheme="minorHAnsi"/>
          <w:color w:val="808080" w:themeColor="background1" w:themeShade="80"/>
          <w:lang w:val="es-ES_tradnl"/>
        </w:rPr>
        <w:t>token del dispositivo</w:t>
      </w:r>
      <w:r w:rsidR="00F54BD7" w:rsidRPr="00E80A81">
        <w:rPr>
          <w:rFonts w:asciiTheme="minorHAnsi" w:hAnsiTheme="minorHAnsi" w:cstheme="minorHAnsi"/>
          <w:color w:val="808080" w:themeColor="background1" w:themeShade="80"/>
          <w:lang w:val="es-ES_tradnl"/>
        </w:rPr>
        <w:t xml:space="preserve"> del thingsboard para autentificarse.</w:t>
      </w:r>
    </w:p>
    <w:p w14:paraId="3C50CF12" w14:textId="626F4545"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Las m</w:t>
      </w:r>
      <w:r w:rsidR="00710C60" w:rsidRPr="00E80A81">
        <w:rPr>
          <w:rFonts w:asciiTheme="minorHAnsi" w:hAnsiTheme="minorHAnsi" w:cstheme="minorHAnsi"/>
          <w:color w:val="808080" w:themeColor="background1" w:themeShade="80"/>
          <w:lang w:val="es-ES_tradnl"/>
        </w:rPr>
        <w:t>e</w:t>
      </w:r>
      <w:r w:rsidRPr="00E80A81">
        <w:rPr>
          <w:rFonts w:asciiTheme="minorHAnsi" w:hAnsiTheme="minorHAnsi" w:cstheme="minorHAnsi"/>
          <w:color w:val="808080" w:themeColor="background1" w:themeShade="80"/>
          <w:lang w:val="es-ES_tradnl"/>
        </w:rPr>
        <w:t>diciones se realizan cada 5 segundos mínimo para prevenir interferencias</w:t>
      </w:r>
      <w:r w:rsidR="00710C60" w:rsidRPr="00E80A81">
        <w:rPr>
          <w:rFonts w:asciiTheme="minorHAnsi" w:hAnsiTheme="minorHAnsi" w:cstheme="minorHAnsi"/>
          <w:color w:val="808080" w:themeColor="background1" w:themeShade="80"/>
          <w:lang w:val="es-ES_tradnl"/>
        </w:rPr>
        <w:t xml:space="preserve"> y dar tiempo a que se actualize, y porque realmente no necesitamos de actualizar los datos con alta frecuencia.</w:t>
      </w:r>
    </w:p>
    <w:p w14:paraId="125F16BA" w14:textId="35A5E97A" w:rsidR="00140686" w:rsidRDefault="00140686" w:rsidP="000D3F54">
      <w:pPr>
        <w:rPr>
          <w:b/>
          <w:lang w:val="es-ES_tradnl"/>
        </w:rPr>
      </w:pPr>
      <w:r w:rsidRPr="00140686">
        <w:rPr>
          <w:b/>
          <w:lang w:val="es-ES_tradnl"/>
        </w:rPr>
        <w:t>Dashboards o paneles de visualización de datos</w:t>
      </w:r>
    </w:p>
    <w:p w14:paraId="08A774FE" w14:textId="7A9813B2" w:rsidR="00E8775E" w:rsidRPr="00E80A81" w:rsidRDefault="00E8775E"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El sistema</w:t>
      </w:r>
      <w:r w:rsidR="00EF51A8" w:rsidRPr="00E80A81">
        <w:rPr>
          <w:rFonts w:asciiTheme="minorHAnsi" w:hAnsiTheme="minorHAnsi" w:cstheme="minorHAnsi"/>
          <w:bCs/>
          <w:color w:val="808080" w:themeColor="background1" w:themeShade="80"/>
          <w:lang w:val="es-ES_tradnl"/>
        </w:rPr>
        <w:t xml:space="preserve"> de paneles</w:t>
      </w:r>
      <w:r w:rsidRPr="00E80A81">
        <w:rPr>
          <w:rFonts w:asciiTheme="minorHAnsi" w:hAnsiTheme="minorHAnsi" w:cstheme="minorHAnsi"/>
          <w:bCs/>
          <w:color w:val="808080" w:themeColor="background1" w:themeShade="80"/>
          <w:lang w:val="es-ES_tradnl"/>
        </w:rPr>
        <w:t xml:space="preserve"> tiene 2 niveles. El primero muestra la lista de acceso al dispositivo público de la ota, indicando si el dispositivo se encuentra conectado y sincronizado, respectivamente</w:t>
      </w:r>
      <w:r w:rsidR="00B15957" w:rsidRPr="00E80A81">
        <w:rPr>
          <w:rFonts w:asciiTheme="minorHAnsi" w:hAnsiTheme="minorHAnsi" w:cstheme="minorHAnsi"/>
          <w:bCs/>
          <w:color w:val="808080" w:themeColor="background1" w:themeShade="80"/>
          <w:lang w:val="es-ES_tradnl"/>
        </w:rPr>
        <w:t xml:space="preserve"> (Figura 5)</w:t>
      </w:r>
      <w:r w:rsidRPr="00E80A81">
        <w:rPr>
          <w:rFonts w:asciiTheme="minorHAnsi" w:hAnsiTheme="minorHAnsi" w:cstheme="minorHAnsi"/>
          <w:bCs/>
          <w:color w:val="808080" w:themeColor="background1" w:themeShade="80"/>
          <w:lang w:val="es-ES_tradnl"/>
        </w:rPr>
        <w:t>.</w:t>
      </w:r>
    </w:p>
    <w:p w14:paraId="7D0B4869" w14:textId="12007BDC" w:rsidR="00E20944" w:rsidRPr="00E80A81" w:rsidRDefault="008233A4"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El segundo nivel indica detalles de la ota y de los sensores. En primer lugar tenemos la</w:t>
      </w:r>
      <w:r w:rsidR="005B0A16" w:rsidRPr="00E80A81">
        <w:rPr>
          <w:rFonts w:asciiTheme="minorHAnsi" w:hAnsiTheme="minorHAnsi" w:cstheme="minorHAnsi"/>
          <w:bCs/>
          <w:color w:val="808080" w:themeColor="background1" w:themeShade="80"/>
          <w:lang w:val="es-ES_tradnl"/>
        </w:rPr>
        <w:t xml:space="preserve"> sección A, que indica</w:t>
      </w:r>
      <w:r w:rsidRPr="00E80A81">
        <w:rPr>
          <w:rFonts w:asciiTheme="minorHAnsi" w:hAnsiTheme="minorHAnsi" w:cstheme="minorHAnsi"/>
          <w:bCs/>
          <w:color w:val="808080" w:themeColor="background1" w:themeShade="80"/>
          <w:lang w:val="es-ES_tradnl"/>
        </w:rPr>
        <w:t xml:space="preserve"> versión del firmware y la url de descarga, así como de nuevo el estado de conexión y sincronización</w:t>
      </w:r>
      <w:r w:rsidR="00C54E3D" w:rsidRPr="00E80A81">
        <w:rPr>
          <w:rFonts w:asciiTheme="minorHAnsi" w:hAnsiTheme="minorHAnsi" w:cstheme="minorHAnsi"/>
          <w:bCs/>
          <w:color w:val="808080" w:themeColor="background1" w:themeShade="80"/>
          <w:lang w:val="es-ES_tradnl"/>
        </w:rPr>
        <w:t xml:space="preserve"> (Figura 6)</w:t>
      </w:r>
      <w:r w:rsidRPr="00E80A81">
        <w:rPr>
          <w:rFonts w:asciiTheme="minorHAnsi" w:hAnsiTheme="minorHAnsi" w:cstheme="minorHAnsi"/>
          <w:bCs/>
          <w:color w:val="808080" w:themeColor="background1" w:themeShade="80"/>
          <w:lang w:val="es-ES_tradnl"/>
        </w:rPr>
        <w:t>.</w:t>
      </w:r>
      <w:r w:rsidR="00E20944" w:rsidRPr="00E80A81">
        <w:rPr>
          <w:rFonts w:asciiTheme="minorHAnsi" w:hAnsiTheme="minorHAnsi" w:cstheme="minorHAnsi"/>
          <w:bCs/>
          <w:color w:val="808080" w:themeColor="background1" w:themeShade="80"/>
          <w:lang w:val="es-ES_tradnl"/>
        </w:rPr>
        <w:t xml:space="preserve"> Posteriormente tenemos </w:t>
      </w:r>
      <w:r w:rsidR="00AB72D5" w:rsidRPr="00E80A81">
        <w:rPr>
          <w:rFonts w:asciiTheme="minorHAnsi" w:hAnsiTheme="minorHAnsi" w:cstheme="minorHAnsi"/>
          <w:bCs/>
          <w:color w:val="808080" w:themeColor="background1" w:themeShade="80"/>
          <w:lang w:val="es-ES_tradnl"/>
        </w:rPr>
        <w:t>un diagrama de tiempos que indican los resultados a lo largo del tiempo, así como los niveles de energía producida en un instante dado (el indicador analógico es el hidráulico y la b</w:t>
      </w:r>
      <w:r w:rsidR="00B15957" w:rsidRPr="00E80A81">
        <w:rPr>
          <w:rFonts w:asciiTheme="minorHAnsi" w:hAnsiTheme="minorHAnsi" w:cstheme="minorHAnsi"/>
          <w:bCs/>
          <w:color w:val="808080" w:themeColor="background1" w:themeShade="80"/>
          <w:lang w:val="es-ES_tradnl"/>
        </w:rPr>
        <w:t>a</w:t>
      </w:r>
      <w:r w:rsidR="00AB72D5" w:rsidRPr="00E80A81">
        <w:rPr>
          <w:rFonts w:asciiTheme="minorHAnsi" w:hAnsiTheme="minorHAnsi" w:cstheme="minorHAnsi"/>
          <w:bCs/>
          <w:color w:val="808080" w:themeColor="background1" w:themeShade="80"/>
          <w:lang w:val="es-ES_tradnl"/>
        </w:rPr>
        <w:t>rra digital el manual)</w:t>
      </w:r>
      <w:r w:rsidR="00C54E3D" w:rsidRPr="00E80A81">
        <w:rPr>
          <w:rFonts w:asciiTheme="minorHAnsi" w:hAnsiTheme="minorHAnsi" w:cstheme="minorHAnsi"/>
          <w:bCs/>
          <w:color w:val="808080" w:themeColor="background1" w:themeShade="80"/>
          <w:lang w:val="es-ES_tradnl"/>
        </w:rPr>
        <w:t xml:space="preserve"> (Figura 7). Ya al final se tienen un indicador del estado del switch del display, y un widget de alertas que responde con </w:t>
      </w:r>
      <w:r w:rsidR="00C01214" w:rsidRPr="00E80A81">
        <w:rPr>
          <w:rFonts w:asciiTheme="minorHAnsi" w:hAnsiTheme="minorHAnsi" w:cstheme="minorHAnsi"/>
          <w:bCs/>
          <w:color w:val="808080" w:themeColor="background1" w:themeShade="80"/>
          <w:lang w:val="es-ES_tradnl"/>
        </w:rPr>
        <w:t>la rule</w:t>
      </w:r>
      <w:r w:rsidR="00C54E3D" w:rsidRPr="00E80A81">
        <w:rPr>
          <w:rFonts w:asciiTheme="minorHAnsi" w:hAnsiTheme="minorHAnsi" w:cstheme="minorHAnsi"/>
          <w:bCs/>
          <w:color w:val="808080" w:themeColor="background1" w:themeShade="80"/>
          <w:lang w:val="es-ES_tradnl"/>
        </w:rPr>
        <w:t xml:space="preserve"> chain</w:t>
      </w:r>
      <w:r w:rsidR="00C01214" w:rsidRPr="00E80A81">
        <w:rPr>
          <w:rFonts w:asciiTheme="minorHAnsi" w:hAnsiTheme="minorHAnsi" w:cstheme="minorHAnsi"/>
          <w:bCs/>
          <w:color w:val="808080" w:themeColor="background1" w:themeShade="80"/>
          <w:lang w:val="es-ES_tradnl"/>
        </w:rPr>
        <w:t xml:space="preserve"> TeaSpike</w:t>
      </w:r>
      <w:r w:rsidR="00C54E3D" w:rsidRPr="00E80A81">
        <w:rPr>
          <w:rFonts w:asciiTheme="minorHAnsi" w:hAnsiTheme="minorHAnsi" w:cstheme="minorHAnsi"/>
          <w:bCs/>
          <w:color w:val="808080" w:themeColor="background1" w:themeShade="80"/>
          <w:lang w:val="es-ES_tradnl"/>
        </w:rPr>
        <w:t>.</w:t>
      </w:r>
      <w:r w:rsidR="005B0A16" w:rsidRPr="00E80A81">
        <w:rPr>
          <w:rFonts w:asciiTheme="minorHAnsi" w:hAnsiTheme="minorHAnsi" w:cstheme="minorHAnsi"/>
          <w:bCs/>
          <w:color w:val="808080" w:themeColor="background1" w:themeShade="80"/>
          <w:lang w:val="es-ES_tradnl"/>
        </w:rPr>
        <w:t xml:space="preserve"> La sección A usa los widgets del tutorial del esp-32, mientras que el resto fueron creación nuestra puramente.</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3"/>
                    <a:stretch>
                      <a:fillRect/>
                    </a:stretch>
                  </pic:blipFill>
                  <pic:spPr>
                    <a:xfrm>
                      <a:off x="0" y="0"/>
                      <a:ext cx="6272175" cy="2930281"/>
                    </a:xfrm>
                    <a:prstGeom prst="rect">
                      <a:avLst/>
                    </a:prstGeom>
                  </pic:spPr>
                </pic:pic>
              </a:graphicData>
            </a:graphic>
          </wp:inline>
        </w:drawing>
      </w:r>
    </w:p>
    <w:p w14:paraId="7A0C933D" w14:textId="278B3352" w:rsidR="00E8775E" w:rsidRDefault="00E8775E" w:rsidP="00E8775E">
      <w:pPr>
        <w:pStyle w:val="Descripcin"/>
        <w:jc w:val="center"/>
        <w:rPr>
          <w:b w:val="0"/>
          <w:color w:val="808080" w:themeColor="background1" w:themeShade="80"/>
          <w:sz w:val="20"/>
          <w:szCs w:val="20"/>
          <w:lang w:val="es-ES_tradnl"/>
        </w:rPr>
      </w:pPr>
      <w:bookmarkStart w:id="16" w:name="_Toc120886650"/>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5</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Primer nivel del panel</w:t>
      </w:r>
      <w:r w:rsidRPr="005349FA">
        <w:rPr>
          <w:b w:val="0"/>
          <w:color w:val="808080" w:themeColor="background1" w:themeShade="80"/>
          <w:sz w:val="20"/>
          <w:szCs w:val="20"/>
          <w:lang w:val="es-ES_tradnl"/>
        </w:rPr>
        <w:t xml:space="preserve"> (elaboración propia)</w:t>
      </w:r>
      <w:bookmarkEnd w:id="16"/>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4"/>
                    <a:stretch>
                      <a:fillRect/>
                    </a:stretch>
                  </pic:blipFill>
                  <pic:spPr>
                    <a:xfrm>
                      <a:off x="0" y="0"/>
                      <a:ext cx="6258219" cy="2930281"/>
                    </a:xfrm>
                    <a:prstGeom prst="rect">
                      <a:avLst/>
                    </a:prstGeom>
                  </pic:spPr>
                </pic:pic>
              </a:graphicData>
            </a:graphic>
          </wp:inline>
        </w:drawing>
      </w:r>
    </w:p>
    <w:p w14:paraId="406C3BFD" w14:textId="1F98BAAF" w:rsidR="00471515" w:rsidRDefault="00471515" w:rsidP="00471515">
      <w:pPr>
        <w:pStyle w:val="Descripcin"/>
        <w:jc w:val="center"/>
        <w:rPr>
          <w:b w:val="0"/>
          <w:color w:val="808080" w:themeColor="background1" w:themeShade="80"/>
          <w:sz w:val="20"/>
          <w:szCs w:val="20"/>
          <w:lang w:val="es-ES_tradnl"/>
        </w:rPr>
      </w:pPr>
      <w:bookmarkStart w:id="17" w:name="_Toc120886651"/>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6</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A</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 xml:space="preserve">. Nótese como uno de los widgets </w:t>
      </w:r>
      <w:r w:rsidR="00F839D1">
        <w:rPr>
          <w:b w:val="0"/>
          <w:color w:val="808080" w:themeColor="background1" w:themeShade="80"/>
          <w:sz w:val="20"/>
          <w:szCs w:val="20"/>
          <w:lang w:val="es-ES_tradnl"/>
        </w:rPr>
        <w:t>solo se usa para verificar que se ha sincronizado</w:t>
      </w:r>
      <w:r>
        <w:rPr>
          <w:b w:val="0"/>
          <w:color w:val="808080" w:themeColor="background1" w:themeShade="80"/>
          <w:sz w:val="20"/>
          <w:szCs w:val="20"/>
          <w:lang w:val="es-ES_tradnl"/>
        </w:rPr>
        <w:t>.</w:t>
      </w:r>
      <w:bookmarkEnd w:id="17"/>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5"/>
                    <a:stretch>
                      <a:fillRect/>
                    </a:stretch>
                  </pic:blipFill>
                  <pic:spPr>
                    <a:xfrm>
                      <a:off x="0" y="0"/>
                      <a:ext cx="6272175" cy="2927014"/>
                    </a:xfrm>
                    <a:prstGeom prst="rect">
                      <a:avLst/>
                    </a:prstGeom>
                  </pic:spPr>
                </pic:pic>
              </a:graphicData>
            </a:graphic>
          </wp:inline>
        </w:drawing>
      </w:r>
    </w:p>
    <w:p w14:paraId="1F5303EE" w14:textId="187ECC39" w:rsidR="00232854" w:rsidRPr="005349FA" w:rsidRDefault="00232854" w:rsidP="00232854">
      <w:pPr>
        <w:pStyle w:val="Descripcin"/>
        <w:jc w:val="center"/>
        <w:rPr>
          <w:b w:val="0"/>
          <w:color w:val="808080" w:themeColor="background1" w:themeShade="80"/>
        </w:rPr>
      </w:pPr>
      <w:bookmarkStart w:id="18" w:name="_Toc120886652"/>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7</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B</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8"/>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6"/>
                    <a:stretch>
                      <a:fillRect/>
                    </a:stretch>
                  </pic:blipFill>
                  <pic:spPr>
                    <a:xfrm>
                      <a:off x="0" y="0"/>
                      <a:ext cx="6272175" cy="1476574"/>
                    </a:xfrm>
                    <a:prstGeom prst="rect">
                      <a:avLst/>
                    </a:prstGeom>
                  </pic:spPr>
                </pic:pic>
              </a:graphicData>
            </a:graphic>
          </wp:inline>
        </w:drawing>
      </w:r>
    </w:p>
    <w:p w14:paraId="6B8F9A0B" w14:textId="4E397214" w:rsidR="00E8775E" w:rsidRPr="00214A61" w:rsidRDefault="00232854" w:rsidP="00214A61">
      <w:pPr>
        <w:pStyle w:val="Descripcin"/>
        <w:jc w:val="center"/>
        <w:rPr>
          <w:b w:val="0"/>
          <w:color w:val="808080" w:themeColor="background1" w:themeShade="80"/>
        </w:rPr>
      </w:pPr>
      <w:bookmarkStart w:id="19" w:name="_Toc120886653"/>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937E7A">
        <w:rPr>
          <w:b w:val="0"/>
          <w:noProof/>
          <w:color w:val="808080" w:themeColor="background1" w:themeShade="80"/>
        </w:rPr>
        <w:t>8</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C</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9"/>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Root Rule Chain</w:t>
      </w:r>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75BEA51B" w:rsidR="00937E7A" w:rsidRPr="00C70BEA" w:rsidRDefault="00C00F44" w:rsidP="007A21CF">
      <w:pPr>
        <w:jc w:val="both"/>
        <w:rPr>
          <w:color w:val="808080" w:themeColor="background1" w:themeShade="80"/>
        </w:rPr>
      </w:pPr>
      <w:r w:rsidRPr="00C70BEA">
        <w:rPr>
          <w:color w:val="808080" w:themeColor="background1" w:themeShade="80"/>
        </w:rPr>
        <w:t>-ES</w:t>
      </w:r>
      <w:r w:rsidR="0000030A">
        <w:rPr>
          <w:color w:val="808080" w:themeColor="background1" w:themeShade="80"/>
        </w:rPr>
        <w:t>P32</w:t>
      </w:r>
      <w:r w:rsidRPr="00C70BEA">
        <w:rPr>
          <w:color w:val="808080" w:themeColor="background1" w:themeShade="80"/>
        </w:rPr>
        <w:t xml:space="preserve"> is synced</w:t>
      </w:r>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mplemente hace que se pase a la ESP32 por mqtt la url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291617C6" w:rsidR="00C00F44" w:rsidRPr="007D7CEE" w:rsidRDefault="00C00F44" w:rsidP="007A21CF">
      <w:pPr>
        <w:jc w:val="both"/>
        <w:rPr>
          <w:color w:val="808080" w:themeColor="background1" w:themeShade="80"/>
        </w:rPr>
      </w:pPr>
      <w:r w:rsidRPr="007D7CEE">
        <w:rPr>
          <w:color w:val="808080" w:themeColor="background1" w:themeShade="80"/>
        </w:rPr>
        <w:t>-TeaSpike:</w:t>
      </w:r>
      <w:r w:rsidR="007D7CEE" w:rsidRPr="007D7CEE">
        <w:rPr>
          <w:color w:val="808080" w:themeColor="background1" w:themeShade="80"/>
        </w:rPr>
        <w:t xml:space="preserve"> </w:t>
      </w:r>
      <w:r w:rsidR="007D7CEE" w:rsidRPr="00D74A86">
        <w:rPr>
          <w:color w:val="808080" w:themeColor="background1" w:themeShade="80"/>
          <w:u w:val="single"/>
        </w:rPr>
        <w:t>acá</w:t>
      </w:r>
      <w:r w:rsidR="007D7CEE" w:rsidRPr="007D7CEE">
        <w:rPr>
          <w:color w:val="808080" w:themeColor="background1" w:themeShade="80"/>
        </w:rPr>
        <w:t xml:space="preserve"> discriminamos las s</w:t>
      </w:r>
      <w:r w:rsidR="007D7CEE">
        <w:rPr>
          <w:color w:val="808080" w:themeColor="background1" w:themeShade="80"/>
        </w:rPr>
        <w:t>eñales recibidas de toxinas antes y después de filtro, el voltaje generado en total por las turbinas y la placa solar y el estado del switch del display</w:t>
      </w:r>
      <w:r w:rsidR="00D17695">
        <w:rPr>
          <w:color w:val="808080" w:themeColor="background1" w:themeShade="80"/>
        </w:rPr>
        <w:t xml:space="preserve"> (al fin y al cabo que este switch esté activo indica que alguien está manipulando el dispositivo </w:t>
      </w:r>
      <w:r w:rsidR="00D17695" w:rsidRPr="00D17695">
        <w:rPr>
          <w:i/>
          <w:iCs/>
          <w:color w:val="808080" w:themeColor="background1" w:themeShade="80"/>
        </w:rPr>
        <w:t>in situ</w:t>
      </w:r>
      <w:r w:rsidR="002A7350">
        <w:rPr>
          <w:i/>
          <w:iCs/>
          <w:color w:val="808080" w:themeColor="background1" w:themeShade="80"/>
        </w:rPr>
        <w:t xml:space="preserve">, </w:t>
      </w:r>
      <w:r w:rsidR="002A7350" w:rsidRPr="002A7350">
        <w:rPr>
          <w:color w:val="808080" w:themeColor="background1" w:themeShade="80"/>
        </w:rPr>
        <w:t>escenario 0</w:t>
      </w:r>
      <w:r w:rsidR="00D17695">
        <w:rPr>
          <w:color w:val="808080" w:themeColor="background1" w:themeShade="80"/>
        </w:rPr>
        <w:t>)</w:t>
      </w:r>
      <w:r w:rsidR="007D7CEE">
        <w:rPr>
          <w:color w:val="808080" w:themeColor="background1" w:themeShade="80"/>
        </w:rPr>
        <w:t>, de tal forma que de un aviso de si el filtro necesita reemplazarse o está roto</w:t>
      </w:r>
      <w:r w:rsidR="00D74A86">
        <w:rPr>
          <w:color w:val="808080" w:themeColor="background1" w:themeShade="80"/>
        </w:rPr>
        <w:t xml:space="preserve"> (escenario 1)</w:t>
      </w:r>
      <w:r w:rsidR="007D7CEE">
        <w:rPr>
          <w:color w:val="808080" w:themeColor="background1" w:themeShade="80"/>
        </w:rPr>
        <w:t>, así como diversas alertas de mayor prioridad si se detectan niveles altos de toxinas (</w:t>
      </w:r>
      <w:r w:rsidR="00D74A86">
        <w:rPr>
          <w:color w:val="808080" w:themeColor="background1" w:themeShade="80"/>
        </w:rPr>
        <w:t xml:space="preserve">escenario 2 para antes del filtro, </w:t>
      </w:r>
      <w:r w:rsidR="00D74A86">
        <w:rPr>
          <w:color w:val="808080" w:themeColor="background1" w:themeShade="80"/>
        </w:rPr>
        <w:lastRenderedPageBreak/>
        <w:t xml:space="preserve">escenario 3 tras el filtro, </w:t>
      </w:r>
      <w:r w:rsidR="007D7CEE">
        <w:rPr>
          <w:color w:val="808080" w:themeColor="background1" w:themeShade="80"/>
        </w:rPr>
        <w:t>naturalmente si es tras el filtro se da una alerta mayor, ya que nos esperamos que el agua antes del filtro no esté tratada), y si de media se genera insuficiente energía (por debajo de los 3.3V</w:t>
      </w:r>
      <w:r w:rsidR="00D74A86">
        <w:rPr>
          <w:color w:val="808080" w:themeColor="background1" w:themeShade="80"/>
        </w:rPr>
        <w:t>, caso de uso 4</w:t>
      </w:r>
      <w:r w:rsidR="007D7CEE">
        <w:rPr>
          <w:color w:val="808080" w:themeColor="background1" w:themeShade="80"/>
        </w:rPr>
        <w:t>) o demasiada energía (por encima de los</w:t>
      </w:r>
      <w:r w:rsidR="00B75C7F">
        <w:rPr>
          <w:color w:val="808080" w:themeColor="background1" w:themeShade="80"/>
        </w:rPr>
        <w:t xml:space="preserve"> 6V</w:t>
      </w:r>
      <w:r w:rsidR="00CF1007">
        <w:rPr>
          <w:color w:val="808080" w:themeColor="background1" w:themeShade="80"/>
        </w:rPr>
        <w:t>, caso de uso 5</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bot de Telegram previamente </w:t>
      </w:r>
      <w:r w:rsidR="00B2194A">
        <w:rPr>
          <w:color w:val="808080" w:themeColor="background1" w:themeShade="80"/>
        </w:rPr>
        <w:t>creado</w:t>
      </w:r>
      <w:r w:rsidR="006D00FC">
        <w:rPr>
          <w:color w:val="808080" w:themeColor="background1" w:themeShade="80"/>
        </w:rPr>
        <w:t>, para lo que requerimos de una id del bot</w:t>
      </w:r>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27"/>
                    <a:stretch>
                      <a:fillRect/>
                    </a:stretch>
                  </pic:blipFill>
                  <pic:spPr>
                    <a:xfrm>
                      <a:off x="0" y="0"/>
                      <a:ext cx="6272173" cy="2927014"/>
                    </a:xfrm>
                    <a:prstGeom prst="rect">
                      <a:avLst/>
                    </a:prstGeom>
                  </pic:spPr>
                </pic:pic>
              </a:graphicData>
            </a:graphic>
          </wp:inline>
        </w:drawing>
      </w:r>
    </w:p>
    <w:p w14:paraId="29B984AE" w14:textId="1A2ED46E" w:rsidR="00C70BEA" w:rsidRPr="005349FA" w:rsidRDefault="00C70BEA" w:rsidP="00C70BEA">
      <w:pPr>
        <w:pStyle w:val="Descripcin"/>
        <w:jc w:val="center"/>
        <w:rPr>
          <w:b w:val="0"/>
          <w:color w:val="808080" w:themeColor="background1" w:themeShade="80"/>
        </w:rPr>
      </w:pPr>
      <w:bookmarkStart w:id="20" w:name="_Toc120886654"/>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9</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OTA Rule Chain</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0"/>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6AF53AEB">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28"/>
                    <a:stretch>
                      <a:fillRect/>
                    </a:stretch>
                  </pic:blipFill>
                  <pic:spPr>
                    <a:xfrm>
                      <a:off x="0" y="0"/>
                      <a:ext cx="6106436" cy="3429000"/>
                    </a:xfrm>
                    <a:prstGeom prst="rect">
                      <a:avLst/>
                    </a:prstGeom>
                  </pic:spPr>
                </pic:pic>
              </a:graphicData>
            </a:graphic>
          </wp:inline>
        </w:drawing>
      </w:r>
    </w:p>
    <w:p w14:paraId="164F3516" w14:textId="4136416A" w:rsidR="00C70BEA" w:rsidRDefault="00C70BEA" w:rsidP="00C70BEA">
      <w:pPr>
        <w:pStyle w:val="Descripcin"/>
        <w:jc w:val="center"/>
        <w:rPr>
          <w:b w:val="0"/>
          <w:color w:val="808080" w:themeColor="background1" w:themeShade="80"/>
          <w:sz w:val="20"/>
          <w:szCs w:val="20"/>
          <w:lang w:val="es-ES_tradnl"/>
        </w:rPr>
      </w:pPr>
      <w:bookmarkStart w:id="21" w:name="_Toc120886655"/>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0</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TeaSpike Rool Chain</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1"/>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29"/>
                    <a:stretch>
                      <a:fillRect/>
                    </a:stretch>
                  </pic:blipFill>
                  <pic:spPr>
                    <a:xfrm>
                      <a:off x="0" y="0"/>
                      <a:ext cx="6203361" cy="3644913"/>
                    </a:xfrm>
                    <a:prstGeom prst="rect">
                      <a:avLst/>
                    </a:prstGeom>
                  </pic:spPr>
                </pic:pic>
              </a:graphicData>
            </a:graphic>
          </wp:inline>
        </w:drawing>
      </w:r>
    </w:p>
    <w:p w14:paraId="4EA59BC2" w14:textId="5EA17A4A" w:rsidR="00C70BEA" w:rsidRDefault="00C70BEA" w:rsidP="00C70BEA">
      <w:pPr>
        <w:pStyle w:val="Descripcin"/>
        <w:jc w:val="center"/>
        <w:rPr>
          <w:b w:val="0"/>
          <w:color w:val="808080" w:themeColor="background1" w:themeShade="80"/>
          <w:sz w:val="20"/>
          <w:szCs w:val="20"/>
          <w:lang w:val="es-ES_tradnl"/>
        </w:rPr>
      </w:pPr>
      <w:bookmarkStart w:id="22" w:name="_Toc120886656"/>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1</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Root Rule Chain</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2"/>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0"/>
                    <a:stretch>
                      <a:fillRect/>
                    </a:stretch>
                  </pic:blipFill>
                  <pic:spPr>
                    <a:xfrm>
                      <a:off x="0" y="0"/>
                      <a:ext cx="3510424" cy="7800949"/>
                    </a:xfrm>
                    <a:prstGeom prst="rect">
                      <a:avLst/>
                    </a:prstGeom>
                  </pic:spPr>
                </pic:pic>
              </a:graphicData>
            </a:graphic>
          </wp:inline>
        </w:drawing>
      </w:r>
    </w:p>
    <w:p w14:paraId="7E04D327" w14:textId="4886A66D" w:rsidR="005A3BD9" w:rsidRPr="00214A61" w:rsidRDefault="005A3BD9" w:rsidP="005A3BD9">
      <w:pPr>
        <w:pStyle w:val="Descripcin"/>
        <w:jc w:val="center"/>
        <w:rPr>
          <w:b w:val="0"/>
          <w:color w:val="808080" w:themeColor="background1" w:themeShade="80"/>
        </w:rPr>
      </w:pPr>
      <w:bookmarkStart w:id="23" w:name="_Toc12088665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2</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Respuesta del bot</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3"/>
    </w:p>
    <w:p w14:paraId="73DD457E" w14:textId="77777777" w:rsidR="005A3BD9" w:rsidRPr="005A3BD9" w:rsidRDefault="005A3BD9" w:rsidP="005A3BD9"/>
    <w:p w14:paraId="51E2B44B" w14:textId="4A77CC16" w:rsidR="0000030A" w:rsidRPr="00EB1CE8" w:rsidRDefault="0000030A" w:rsidP="0000030A">
      <w:pPr>
        <w:pStyle w:val="Prrafodelista"/>
        <w:jc w:val="both"/>
        <w:rPr>
          <w:rFonts w:asciiTheme="minorHAnsi" w:eastAsia="Times New Roman" w:hAnsiTheme="minorHAnsi" w:cstheme="minorHAnsi"/>
          <w:color w:val="808080" w:themeColor="background1" w:themeShade="80"/>
          <w:lang w:eastAsia="es-ES"/>
        </w:rPr>
      </w:pPr>
      <w:r w:rsidRPr="00EB1CE8">
        <w:rPr>
          <w:rFonts w:asciiTheme="minorHAnsi" w:hAnsiTheme="minorHAnsi" w:cstheme="minorHAnsi"/>
          <w:color w:val="808080" w:themeColor="background1" w:themeShade="80"/>
          <w:lang w:val="es-ES_tradnl"/>
        </w:rPr>
        <w:lastRenderedPageBreak/>
        <w:t xml:space="preserve">Adicionalmente, mediante la librería del ejemplo http2 de Espressif </w:t>
      </w:r>
      <w:r w:rsidRPr="00EB1CE8">
        <w:rPr>
          <w:rFonts w:asciiTheme="minorHAnsi" w:eastAsia="Times New Roman" w:hAnsiTheme="minorHAnsi" w:cstheme="minorHAnsi"/>
          <w:color w:val="808080" w:themeColor="background1" w:themeShade="80"/>
          <w:lang w:eastAsia="es-ES"/>
        </w:rPr>
        <w:t>"sh2lib.h", se simplifica el envío y recepción de mensajes del Telegram. Mediante el código de dicho ejemplo, se controla el manejador que se realiza tras recibir una respuesta para transformar los datos en JSON, se divide en mensajes, se seleccionan los mensajes con contenido</w:t>
      </w:r>
      <w:r w:rsidR="009621B5" w:rsidRPr="00EB1CE8">
        <w:rPr>
          <w:rFonts w:asciiTheme="minorHAnsi" w:eastAsia="Times New Roman" w:hAnsiTheme="minorHAnsi" w:cstheme="minorHAnsi"/>
          <w:color w:val="808080" w:themeColor="background1" w:themeShade="80"/>
          <w:lang w:eastAsia="es-ES"/>
        </w:rPr>
        <w:t xml:space="preserve"> y se emitirá una respuesta con respecto a dicho contenido.</w:t>
      </w:r>
      <w:r w:rsidR="00A31D67" w:rsidRPr="00EB1CE8">
        <w:rPr>
          <w:rFonts w:asciiTheme="minorHAnsi" w:eastAsia="Times New Roman" w:hAnsiTheme="minorHAnsi" w:cstheme="minorHAnsi"/>
          <w:color w:val="808080" w:themeColor="background1" w:themeShade="80"/>
          <w:lang w:eastAsia="es-ES"/>
        </w:rPr>
        <w:t xml:space="preserve"> Entre los comandos</w:t>
      </w:r>
      <w:r w:rsidR="00E41A70">
        <w:rPr>
          <w:rFonts w:asciiTheme="minorHAnsi" w:eastAsia="Times New Roman" w:hAnsiTheme="minorHAnsi" w:cstheme="minorHAnsi"/>
          <w:color w:val="808080" w:themeColor="background1" w:themeShade="80"/>
          <w:lang w:eastAsia="es-ES"/>
        </w:rPr>
        <w:t xml:space="preserve"> (disponibles en el anexo II)</w:t>
      </w:r>
      <w:r w:rsidR="00A31D67" w:rsidRPr="00EB1CE8">
        <w:rPr>
          <w:rFonts w:asciiTheme="minorHAnsi" w:eastAsia="Times New Roman" w:hAnsiTheme="minorHAnsi" w:cstheme="minorHAnsi"/>
          <w:color w:val="808080" w:themeColor="background1" w:themeShade="80"/>
          <w:lang w:eastAsia="es-ES"/>
        </w:rPr>
        <w:t xml:space="preserve"> está</w:t>
      </w:r>
      <w:r w:rsidR="00BA6166" w:rsidRPr="00EB1CE8">
        <w:rPr>
          <w:rFonts w:asciiTheme="minorHAnsi" w:eastAsia="Times New Roman" w:hAnsiTheme="minorHAnsi" w:cstheme="minorHAnsi"/>
          <w:color w:val="808080" w:themeColor="background1" w:themeShade="80"/>
          <w:lang w:eastAsia="es-ES"/>
        </w:rPr>
        <w:t>n</w:t>
      </w:r>
      <w:r w:rsidR="00A31D67" w:rsidRPr="00EB1CE8">
        <w:rPr>
          <w:rFonts w:asciiTheme="minorHAnsi" w:eastAsia="Times New Roman" w:hAnsiTheme="minorHAnsi" w:cstheme="minorHAnsi"/>
          <w:color w:val="808080" w:themeColor="background1" w:themeShade="80"/>
          <w:lang w:eastAsia="es-ES"/>
        </w:rPr>
        <w:t>:</w:t>
      </w:r>
    </w:p>
    <w:p w14:paraId="7D7287B4" w14:textId="4EB91207" w:rsidR="00A31D67" w:rsidRPr="00EB1CE8" w:rsidRDefault="00A31D67"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saluda – responde al chat con Hola Mundo</w:t>
      </w:r>
      <w:r w:rsidR="003360DE">
        <w:rPr>
          <w:rFonts w:asciiTheme="minorHAnsi" w:eastAsia="Times New Roman" w:hAnsiTheme="minorHAnsi" w:cstheme="minorHAnsi"/>
          <w:color w:val="808080" w:themeColor="background1" w:themeShade="80"/>
          <w:lang w:eastAsia="es-ES"/>
        </w:rPr>
        <w:t>.</w:t>
      </w:r>
    </w:p>
    <w:p w14:paraId="6A829291" w14:textId="5FCCCBF3" w:rsidR="00A31D67" w:rsidRPr="00EB1CE8" w:rsidRDefault="00A31D67"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myId – manda la id del que pregunta</w:t>
      </w:r>
      <w:r w:rsidR="003360DE">
        <w:rPr>
          <w:rFonts w:asciiTheme="minorHAnsi" w:eastAsia="Times New Roman" w:hAnsiTheme="minorHAnsi" w:cstheme="minorHAnsi"/>
          <w:color w:val="808080" w:themeColor="background1" w:themeShade="80"/>
          <w:lang w:eastAsia="es-ES"/>
        </w:rPr>
        <w:t>.</w:t>
      </w:r>
    </w:p>
    <w:p w14:paraId="6126DDA6" w14:textId="2CC6C052" w:rsidR="00A31D67" w:rsidRPr="00EB1CE8" w:rsidRDefault="00A31D67"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restartPlaca – hace que la placa vuelva a versión de fábrica tras un tiempo</w:t>
      </w:r>
      <w:r w:rsidR="003360DE">
        <w:rPr>
          <w:rFonts w:asciiTheme="minorHAnsi" w:eastAsia="Times New Roman" w:hAnsiTheme="minorHAnsi" w:cstheme="minorHAnsi"/>
          <w:color w:val="808080" w:themeColor="background1" w:themeShade="80"/>
          <w:lang w:eastAsia="es-ES"/>
        </w:rPr>
        <w:t>.</w:t>
      </w:r>
    </w:p>
    <w:p w14:paraId="2C208F5F" w14:textId="77AF7CBA" w:rsidR="00BA6166" w:rsidRPr="00EB1CE8" w:rsidRDefault="00BA6166"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datos – devuelve al chat la energía solar e hidráulica generada, así como</w:t>
      </w:r>
      <w:r w:rsidR="00700E62" w:rsidRPr="00EB1CE8">
        <w:rPr>
          <w:rFonts w:asciiTheme="minorHAnsi" w:eastAsia="Times New Roman" w:hAnsiTheme="minorHAnsi" w:cstheme="minorHAnsi"/>
          <w:color w:val="808080" w:themeColor="background1" w:themeShade="80"/>
          <w:lang w:eastAsia="es-ES"/>
        </w:rPr>
        <w:t xml:space="preserve"> los tóxicos</w:t>
      </w:r>
      <w:r w:rsidR="00F9580B" w:rsidRPr="00EB1CE8">
        <w:rPr>
          <w:rFonts w:asciiTheme="minorHAnsi" w:eastAsia="Times New Roman" w:hAnsiTheme="minorHAnsi" w:cstheme="minorHAnsi"/>
          <w:color w:val="808080" w:themeColor="background1" w:themeShade="80"/>
          <w:lang w:eastAsia="es-ES"/>
        </w:rPr>
        <w:t xml:space="preserve"> antes y tras el filtro y si el botón de encender el display está activo.</w:t>
      </w:r>
    </w:p>
    <w:p w14:paraId="0CD5601C" w14:textId="7712F17A" w:rsidR="0098619B" w:rsidRPr="00EB1CE8" w:rsidRDefault="00BA6166" w:rsidP="00AA2B6B">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Comandos de preguntas de plantas (por petición del profesor)</w:t>
      </w:r>
      <w:r w:rsidR="003360DE">
        <w:rPr>
          <w:rFonts w:asciiTheme="minorHAnsi" w:eastAsia="Times New Roman" w:hAnsiTheme="minorHAnsi" w:cstheme="minorHAnsi"/>
          <w:color w:val="808080" w:themeColor="background1" w:themeShade="80"/>
          <w:lang w:eastAsia="es-ES"/>
        </w:rPr>
        <w:t>.</w:t>
      </w:r>
      <w:r w:rsidR="0098619B" w:rsidRPr="00FF5A83">
        <w:br w:type="page"/>
      </w:r>
    </w:p>
    <w:p w14:paraId="3A79EBB9" w14:textId="0388F956" w:rsidR="00861017" w:rsidRDefault="008D129E" w:rsidP="00861017">
      <w:pPr>
        <w:pStyle w:val="Ttulo2"/>
        <w:rPr>
          <w:lang w:val="es-ES_tradnl"/>
        </w:rPr>
      </w:pPr>
      <w:bookmarkStart w:id="24" w:name="_Toc120886666"/>
      <w:r>
        <w:rPr>
          <w:lang w:val="es-ES_tradnl"/>
        </w:rPr>
        <w:lastRenderedPageBreak/>
        <w:t xml:space="preserve">2.2 </w:t>
      </w:r>
      <w:r w:rsidR="00861017">
        <w:rPr>
          <w:lang w:val="es-ES_tradnl"/>
        </w:rPr>
        <w:t>Hardware</w:t>
      </w:r>
      <w:bookmarkEnd w:id="24"/>
    </w:p>
    <w:p w14:paraId="38D1FE3B" w14:textId="2B865259" w:rsidR="006C6D15" w:rsidRPr="00D93AAA" w:rsidRDefault="006C6D15" w:rsidP="00283D8E">
      <w:pPr>
        <w:jc w:val="both"/>
        <w:rPr>
          <w:rFonts w:asciiTheme="minorHAnsi" w:hAnsiTheme="minorHAnsi" w:cstheme="minorHAnsi"/>
          <w:color w:val="808080" w:themeColor="background1" w:themeShade="80"/>
          <w:lang w:val="es-ES_tradnl"/>
        </w:rPr>
      </w:pPr>
      <w:r w:rsidRPr="00D93AAA">
        <w:rPr>
          <w:rFonts w:asciiTheme="minorHAnsi" w:hAnsiTheme="minorHAnsi" w:cstheme="minorHAnsi"/>
          <w:color w:val="808080" w:themeColor="background1" w:themeShade="80"/>
          <w:lang w:val="es-ES_tradnl"/>
        </w:rPr>
        <w:t xml:space="preserve">Entre los dispositivos conectados, tenemos un </w:t>
      </w:r>
      <w:r w:rsidR="0070431F" w:rsidRPr="00D93AAA">
        <w:rPr>
          <w:rFonts w:asciiTheme="minorHAnsi" w:hAnsiTheme="minorHAnsi" w:cstheme="minorHAnsi"/>
          <w:color w:val="808080" w:themeColor="background1" w:themeShade="80"/>
          <w:lang w:val="es-ES_tradnl"/>
        </w:rPr>
        <w:t>interruptor</w:t>
      </w:r>
      <w:r w:rsidRPr="00D93AAA">
        <w:rPr>
          <w:rFonts w:asciiTheme="minorHAnsi" w:hAnsiTheme="minorHAnsi" w:cstheme="minorHAnsi"/>
          <w:color w:val="808080" w:themeColor="background1" w:themeShade="80"/>
          <w:lang w:val="es-ES_tradnl"/>
        </w:rPr>
        <w:t>, un sensor I2C de Humedad y temperatura (que simula las toxinas post-filtro), un sensor I2C de luminosidad (que simula las toxinas antes del filtro)</w:t>
      </w:r>
      <w:r w:rsidR="00BD06A1" w:rsidRPr="00D93AAA">
        <w:rPr>
          <w:rFonts w:asciiTheme="minorHAnsi" w:hAnsiTheme="minorHAnsi" w:cstheme="minorHAnsi"/>
          <w:color w:val="808080" w:themeColor="background1" w:themeShade="80"/>
          <w:lang w:val="es-ES_tradnl"/>
        </w:rPr>
        <w:t xml:space="preserve">, un Display LCD por I2C para mostrar resultados cuando el </w:t>
      </w:r>
      <w:r w:rsidR="0070431F" w:rsidRPr="00D93AAA">
        <w:rPr>
          <w:rFonts w:asciiTheme="minorHAnsi" w:hAnsiTheme="minorHAnsi" w:cstheme="minorHAnsi"/>
          <w:color w:val="808080" w:themeColor="background1" w:themeShade="80"/>
          <w:lang w:val="es-ES_tradnl"/>
        </w:rPr>
        <w:t xml:space="preserve">interruptor </w:t>
      </w:r>
      <w:r w:rsidR="00BD06A1" w:rsidRPr="00D93AAA">
        <w:rPr>
          <w:rFonts w:asciiTheme="minorHAnsi" w:hAnsiTheme="minorHAnsi" w:cstheme="minorHAnsi"/>
          <w:color w:val="808080" w:themeColor="background1" w:themeShade="80"/>
          <w:lang w:val="es-ES_tradnl"/>
        </w:rPr>
        <w:t>mencionado se encuentra activo.</w:t>
      </w:r>
    </w:p>
    <w:p w14:paraId="5B11D89A" w14:textId="2BBEE822" w:rsidR="006A2100" w:rsidRPr="006A2100" w:rsidRDefault="006A2100" w:rsidP="00283D8E">
      <w:pPr>
        <w:jc w:val="both"/>
        <w:rPr>
          <w:rFonts w:asciiTheme="minorHAnsi" w:hAnsiTheme="minorHAnsi" w:cstheme="minorHAnsi"/>
          <w:color w:val="FF0000"/>
          <w:lang w:val="es-ES_tradnl"/>
        </w:rPr>
      </w:pPr>
      <w:r w:rsidRPr="006A2100">
        <w:rPr>
          <w:rFonts w:asciiTheme="minorHAnsi" w:hAnsiTheme="minorHAnsi" w:cstheme="minorHAnsi"/>
          <w:color w:val="FF0000"/>
          <w:lang w:val="es-ES_tradnl"/>
        </w:rPr>
        <w:t>TO-DO RAÚL</w:t>
      </w:r>
    </w:p>
    <w:p w14:paraId="24D8452A" w14:textId="7254F20B" w:rsidR="000C1615" w:rsidRPr="00BE339B" w:rsidRDefault="000C1615" w:rsidP="00861017">
      <w:pPr>
        <w:rPr>
          <w:color w:val="FF0000"/>
          <w:lang w:val="es-ES_tradnl"/>
        </w:rPr>
      </w:pPr>
      <w:r w:rsidRPr="00BE339B">
        <w:rPr>
          <w:color w:val="FF0000"/>
          <w:lang w:val="es-ES_tradnl"/>
        </w:rPr>
        <w:t>Dispositivos electrónicos conectados a un computador (p. ej. up squared, sensores, y actuadores)</w:t>
      </w:r>
    </w:p>
    <w:p w14:paraId="1AD0DA50" w14:textId="3576E163" w:rsidR="00D67CD0" w:rsidRPr="00BE339B" w:rsidRDefault="006B2B6A" w:rsidP="00794366">
      <w:pPr>
        <w:pStyle w:val="Prrafodelista"/>
        <w:numPr>
          <w:ilvl w:val="0"/>
          <w:numId w:val="7"/>
        </w:numPr>
        <w:rPr>
          <w:color w:val="FF0000"/>
          <w:lang w:val="es-ES_tradnl"/>
        </w:rPr>
      </w:pPr>
      <w:r w:rsidRPr="00BE339B">
        <w:rPr>
          <w:color w:val="FF0000"/>
          <w:u w:val="single"/>
          <w:lang w:val="es-ES_tradnl"/>
        </w:rPr>
        <w:t>Configuración</w:t>
      </w:r>
      <w:r w:rsidR="001B4DC7" w:rsidRPr="00BE339B">
        <w:rPr>
          <w:color w:val="FF0000"/>
          <w:lang w:val="es-ES_tradnl"/>
        </w:rPr>
        <w:t>. Qué parámetros se deben tener en cuenta</w:t>
      </w:r>
      <w:r w:rsidR="00D32F63" w:rsidRPr="00BE339B">
        <w:rPr>
          <w:color w:val="FF0000"/>
          <w:lang w:val="es-ES_tradnl"/>
        </w:rPr>
        <w:t xml:space="preserve"> para la configuración del </w:t>
      </w:r>
      <w:r w:rsidR="007D28A6" w:rsidRPr="00BE339B">
        <w:rPr>
          <w:color w:val="FF0000"/>
          <w:lang w:val="es-ES_tradnl"/>
        </w:rPr>
        <w:t>ESP-32</w:t>
      </w:r>
      <w:r w:rsidR="00794366" w:rsidRPr="00BE339B">
        <w:rPr>
          <w:color w:val="FF0000"/>
          <w:lang w:val="es-ES_tradnl"/>
        </w:rPr>
        <w:t>.</w:t>
      </w:r>
    </w:p>
    <w:p w14:paraId="335D496C" w14:textId="77777777" w:rsidR="00ED6A0C" w:rsidRPr="00BE339B" w:rsidRDefault="001520BF" w:rsidP="001F46E6">
      <w:pPr>
        <w:pStyle w:val="Prrafodelista"/>
        <w:numPr>
          <w:ilvl w:val="0"/>
          <w:numId w:val="7"/>
        </w:numPr>
        <w:spacing w:after="120" w:line="360" w:lineRule="auto"/>
        <w:rPr>
          <w:color w:val="FF0000"/>
          <w:lang w:val="es-ES_tradnl"/>
        </w:rPr>
      </w:pPr>
      <w:r w:rsidRPr="00BE339B">
        <w:rPr>
          <w:color w:val="FF0000"/>
          <w:u w:val="single"/>
          <w:lang w:val="es-ES_tradnl"/>
        </w:rPr>
        <w:t>Esquema físico</w:t>
      </w:r>
      <w:r w:rsidRPr="00BE339B">
        <w:rPr>
          <w:color w:val="FF0000"/>
          <w:lang w:val="es-ES_tradnl"/>
        </w:rPr>
        <w:t xml:space="preserve"> de la solución implementada</w:t>
      </w:r>
      <w:r w:rsidR="00C35495" w:rsidRPr="00BE339B">
        <w:rPr>
          <w:color w:val="FF0000"/>
          <w:lang w:val="es-ES_tradnl"/>
        </w:rPr>
        <w:t xml:space="preserve">. Se sugiere utilizar </w:t>
      </w:r>
      <w:r w:rsidR="00532B19" w:rsidRPr="00BE339B">
        <w:rPr>
          <w:color w:val="FF0000"/>
          <w:lang w:val="es-ES_tradnl"/>
        </w:rPr>
        <w:t>una herramienta (</w:t>
      </w:r>
      <w:r w:rsidR="00C35495" w:rsidRPr="00BE339B">
        <w:rPr>
          <w:color w:val="FF0000"/>
          <w:lang w:val="es-ES_tradnl"/>
        </w:rPr>
        <w:t>Fritzing</w:t>
      </w:r>
      <w:r w:rsidR="002E0587" w:rsidRPr="00BE339B">
        <w:rPr>
          <w:color w:val="FF0000"/>
          <w:lang w:val="es-ES_tradnl"/>
        </w:rPr>
        <w:t>.org, draw.io</w:t>
      </w:r>
      <w:r w:rsidR="00532B19" w:rsidRPr="00BE339B">
        <w:rPr>
          <w:color w:val="FF0000"/>
          <w:lang w:val="es-ES_tradnl"/>
        </w:rPr>
        <w:t>, etc…</w:t>
      </w:r>
      <w:r w:rsidR="002E0587" w:rsidRPr="00BE339B">
        <w:rPr>
          <w:color w:val="FF0000"/>
          <w:lang w:val="es-ES_tradnl"/>
        </w:rPr>
        <w:t>)</w:t>
      </w:r>
      <w:r w:rsidR="00E73E5B" w:rsidRPr="00BE339B">
        <w:rPr>
          <w:color w:val="FF0000"/>
          <w:lang w:val="es-ES_tradnl"/>
        </w:rPr>
        <w:t xml:space="preserve"> para </w:t>
      </w:r>
      <w:r w:rsidR="002E0587" w:rsidRPr="00BE339B">
        <w:rPr>
          <w:color w:val="FF0000"/>
          <w:lang w:val="es-ES_tradnl"/>
        </w:rPr>
        <w:t>especificar</w:t>
      </w:r>
      <w:r w:rsidR="00E73E5B" w:rsidRPr="00BE339B">
        <w:rPr>
          <w:color w:val="FF0000"/>
          <w:lang w:val="es-ES_tradnl"/>
        </w:rPr>
        <w:t xml:space="preserve"> cómo se han interco</w:t>
      </w:r>
      <w:r w:rsidR="002E0587" w:rsidRPr="00BE339B">
        <w:rPr>
          <w:color w:val="FF0000"/>
          <w:lang w:val="es-ES_tradnl"/>
        </w:rPr>
        <w:t>nectado placa, sensores y actuadores</w:t>
      </w:r>
      <w:r w:rsidR="00ED6A0C" w:rsidRPr="00BE339B">
        <w:rPr>
          <w:color w:val="FF0000"/>
          <w:lang w:val="es-ES_tradnl"/>
        </w:rPr>
        <w:t>. Se valorará:</w:t>
      </w:r>
    </w:p>
    <w:p w14:paraId="4F81469E" w14:textId="77777777" w:rsidR="00ED6A0C" w:rsidRPr="00BE339B" w:rsidRDefault="00ED6A0C" w:rsidP="00ED6A0C">
      <w:pPr>
        <w:pStyle w:val="Prrafodelista"/>
        <w:numPr>
          <w:ilvl w:val="1"/>
          <w:numId w:val="6"/>
        </w:numPr>
        <w:spacing w:after="120" w:line="360" w:lineRule="auto"/>
        <w:rPr>
          <w:color w:val="FF0000"/>
          <w:lang w:val="es-ES_tradnl"/>
        </w:rPr>
      </w:pPr>
      <w:r w:rsidRPr="00BE339B">
        <w:rPr>
          <w:color w:val="FF0000"/>
          <w:lang w:val="es-ES_tradnl"/>
        </w:rPr>
        <w:t>L</w:t>
      </w:r>
      <w:r w:rsidR="00532B19" w:rsidRPr="00BE339B">
        <w:rPr>
          <w:color w:val="FF0000"/>
          <w:lang w:val="es-ES_tradnl"/>
        </w:rPr>
        <w:t xml:space="preserve">a </w:t>
      </w:r>
      <w:r w:rsidR="00532B19" w:rsidRPr="00BE339B">
        <w:rPr>
          <w:color w:val="FF0000"/>
          <w:u w:val="single"/>
          <w:lang w:val="es-ES_tradnl"/>
        </w:rPr>
        <w:t>clar</w:t>
      </w:r>
      <w:r w:rsidR="005B54FA" w:rsidRPr="00BE339B">
        <w:rPr>
          <w:color w:val="FF0000"/>
          <w:u w:val="single"/>
          <w:lang w:val="es-ES_tradnl"/>
        </w:rPr>
        <w:t>idad</w:t>
      </w:r>
      <w:r w:rsidR="005B54FA" w:rsidRPr="00BE339B">
        <w:rPr>
          <w:color w:val="FF0000"/>
          <w:lang w:val="es-ES_tradnl"/>
        </w:rPr>
        <w:t xml:space="preserve"> de la descripción</w:t>
      </w:r>
      <w:r w:rsidR="005C7A45" w:rsidRPr="00BE339B">
        <w:rPr>
          <w:color w:val="FF0000"/>
          <w:lang w:val="es-ES_tradnl"/>
        </w:rPr>
        <w:t xml:space="preserve">. </w:t>
      </w:r>
    </w:p>
    <w:p w14:paraId="142897AB" w14:textId="68D8D3FE" w:rsidR="00EC36B1" w:rsidRPr="00BE339B" w:rsidRDefault="00ED6A0C" w:rsidP="00EC36B1">
      <w:pPr>
        <w:pStyle w:val="Prrafodelista"/>
        <w:numPr>
          <w:ilvl w:val="1"/>
          <w:numId w:val="6"/>
        </w:numPr>
        <w:spacing w:after="120" w:line="360" w:lineRule="auto"/>
        <w:rPr>
          <w:color w:val="FF0000"/>
          <w:lang w:val="es-ES_tradnl"/>
        </w:rPr>
      </w:pPr>
      <w:r w:rsidRPr="00BE339B">
        <w:rPr>
          <w:color w:val="FF0000"/>
          <w:lang w:val="es-ES_tradnl"/>
        </w:rPr>
        <w:t xml:space="preserve">La </w:t>
      </w:r>
      <w:r w:rsidR="00EC36B1" w:rsidRPr="00BE339B">
        <w:rPr>
          <w:color w:val="FF0000"/>
          <w:u w:val="single"/>
          <w:lang w:val="es-ES_tradnl"/>
        </w:rPr>
        <w:t>rigurosidad</w:t>
      </w:r>
      <w:r w:rsidR="00EC36B1" w:rsidRPr="00BE339B">
        <w:rPr>
          <w:color w:val="FF0000"/>
          <w:lang w:val="es-ES_tradnl"/>
        </w:rPr>
        <w:t xml:space="preserve"> </w:t>
      </w:r>
      <w:r w:rsidR="00B24210" w:rsidRPr="00BE339B">
        <w:rPr>
          <w:color w:val="FF0000"/>
          <w:lang w:val="es-ES_tradnl"/>
        </w:rPr>
        <w:t>en</w:t>
      </w:r>
      <w:r w:rsidR="00EC36B1" w:rsidRPr="00BE339B">
        <w:rPr>
          <w:color w:val="FF0000"/>
          <w:lang w:val="es-ES_tradnl"/>
        </w:rPr>
        <w:t xml:space="preserve"> la descripción de las interconexiones.</w:t>
      </w:r>
    </w:p>
    <w:p w14:paraId="734D48FF" w14:textId="77777777" w:rsidR="00093FD9" w:rsidRPr="00BE339B" w:rsidRDefault="00EC36B1" w:rsidP="00F13492">
      <w:pPr>
        <w:pStyle w:val="Prrafodelista"/>
        <w:numPr>
          <w:ilvl w:val="1"/>
          <w:numId w:val="6"/>
        </w:numPr>
        <w:spacing w:after="120" w:line="360" w:lineRule="auto"/>
        <w:rPr>
          <w:color w:val="FF0000"/>
          <w:lang w:val="es-ES_tradnl"/>
        </w:rPr>
      </w:pPr>
      <w:r w:rsidRPr="00BE339B">
        <w:rPr>
          <w:color w:val="FF0000"/>
          <w:u w:val="single"/>
          <w:lang w:val="es-ES_tradnl"/>
        </w:rPr>
        <w:t>Especificar qué problemas se han encontrado</w:t>
      </w:r>
      <w:r w:rsidR="00D5078A" w:rsidRPr="00BE339B">
        <w:rPr>
          <w:color w:val="FF0000"/>
          <w:lang w:val="es-ES_tradnl"/>
        </w:rPr>
        <w:t xml:space="preserve"> al interconectar los componentes. Cómo se ha </w:t>
      </w:r>
      <w:r w:rsidR="00B24210" w:rsidRPr="00BE339B">
        <w:rPr>
          <w:color w:val="FF0000"/>
          <w:lang w:val="es-ES_tradnl"/>
        </w:rPr>
        <w:t xml:space="preserve">resuelto. </w:t>
      </w:r>
    </w:p>
    <w:p w14:paraId="49A63AFF" w14:textId="2FF7E329" w:rsidR="00707082" w:rsidRPr="00BE339B" w:rsidRDefault="005C7A45" w:rsidP="00707082">
      <w:pPr>
        <w:pStyle w:val="Prrafodelista"/>
        <w:numPr>
          <w:ilvl w:val="1"/>
          <w:numId w:val="6"/>
        </w:numPr>
        <w:spacing w:after="120" w:line="360" w:lineRule="auto"/>
        <w:rPr>
          <w:color w:val="FF0000"/>
          <w:lang w:val="es-ES_tradnl"/>
        </w:rPr>
      </w:pPr>
      <w:r w:rsidRPr="00BE339B">
        <w:rPr>
          <w:color w:val="FF0000"/>
          <w:lang w:val="es-ES_tradnl"/>
        </w:rPr>
        <w:t xml:space="preserve">Cada </w:t>
      </w:r>
      <w:r w:rsidR="003825F3" w:rsidRPr="00BE339B">
        <w:rPr>
          <w:color w:val="FF0000"/>
          <w:lang w:val="es-ES_tradnl"/>
        </w:rPr>
        <w:t xml:space="preserve">descripción </w:t>
      </w:r>
      <w:r w:rsidRPr="00BE339B">
        <w:rPr>
          <w:color w:val="FF0000"/>
          <w:lang w:val="es-ES_tradnl"/>
        </w:rPr>
        <w:t xml:space="preserve">debe acompañarse </w:t>
      </w:r>
      <w:r w:rsidR="003825F3" w:rsidRPr="00BE339B">
        <w:rPr>
          <w:color w:val="FF0000"/>
          <w:lang w:val="es-ES_tradnl"/>
        </w:rPr>
        <w:t xml:space="preserve">idealmente </w:t>
      </w:r>
      <w:r w:rsidRPr="00BE339B">
        <w:rPr>
          <w:color w:val="FF0000"/>
          <w:lang w:val="es-ES_tradnl"/>
        </w:rPr>
        <w:t xml:space="preserve">de una </w:t>
      </w:r>
      <w:r w:rsidR="00E4202D" w:rsidRPr="00BE339B">
        <w:rPr>
          <w:color w:val="FF0000"/>
          <w:u w:val="single"/>
          <w:lang w:val="es-ES_tradnl"/>
        </w:rPr>
        <w:t>ilustración</w:t>
      </w:r>
      <w:r w:rsidR="001B4DC7" w:rsidRPr="00BE339B">
        <w:rPr>
          <w:color w:val="FF0000"/>
          <w:u w:val="single"/>
          <w:lang w:val="es-ES_tradnl"/>
        </w:rPr>
        <w:t>/fotografía</w:t>
      </w:r>
      <w:r w:rsidR="00E4202D" w:rsidRPr="00BE339B">
        <w:rPr>
          <w:color w:val="FF0000"/>
          <w:u w:val="single"/>
          <w:lang w:val="es-ES_tradnl"/>
        </w:rPr>
        <w:t xml:space="preserve"> con </w:t>
      </w:r>
      <w:r w:rsidRPr="00BE339B">
        <w:rPr>
          <w:color w:val="FF0000"/>
          <w:u w:val="single"/>
          <w:lang w:val="es-ES_tradnl"/>
        </w:rPr>
        <w:t>las interconexiones</w:t>
      </w:r>
      <w:r w:rsidR="00B24210" w:rsidRPr="00BE339B">
        <w:rPr>
          <w:color w:val="FF0000"/>
          <w:lang w:val="es-ES_tradnl"/>
        </w:rPr>
        <w:t xml:space="preserve">. </w:t>
      </w:r>
    </w:p>
    <w:p w14:paraId="153308D8" w14:textId="77777777" w:rsidR="007A6274" w:rsidRDefault="007A6274" w:rsidP="006A190C">
      <w:pPr>
        <w:keepNext/>
        <w:spacing w:after="120"/>
        <w:jc w:val="center"/>
      </w:pPr>
      <w:r>
        <w:rPr>
          <w:noProof/>
          <w:lang w:val="en-US"/>
        </w:rPr>
        <w:drawing>
          <wp:inline distT="0" distB="0" distL="0" distR="0" wp14:anchorId="7423D530" wp14:editId="4CA6D11B">
            <wp:extent cx="5171606" cy="4047345"/>
            <wp:effectExtent l="0" t="0" r="0" b="444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BC_bb.png"/>
                    <pic:cNvPicPr preferRelativeResize="0"/>
                  </pic:nvPicPr>
                  <pic:blipFill>
                    <a:blip r:embed="rId31" cstate="print">
                      <a:extLst>
                        <a:ext uri="{28A0092B-C50C-407E-A947-70E740481C1C}">
                          <a14:useLocalDpi xmlns:a14="http://schemas.microsoft.com/office/drawing/2010/main" val="0"/>
                        </a:ext>
                      </a:extLst>
                    </a:blip>
                    <a:stretch>
                      <a:fillRect/>
                    </a:stretch>
                  </pic:blipFill>
                  <pic:spPr>
                    <a:xfrm>
                      <a:off x="0" y="0"/>
                      <a:ext cx="5179302" cy="4053368"/>
                    </a:xfrm>
                    <a:prstGeom prst="rect">
                      <a:avLst/>
                    </a:prstGeom>
                  </pic:spPr>
                </pic:pic>
              </a:graphicData>
            </a:graphic>
          </wp:inline>
        </w:drawing>
      </w:r>
    </w:p>
    <w:p w14:paraId="61E6F3CC" w14:textId="27E88F53" w:rsidR="007A6274" w:rsidRPr="00BE339B" w:rsidRDefault="007A6274" w:rsidP="007A6274">
      <w:pPr>
        <w:pStyle w:val="Descripcin"/>
        <w:ind w:left="720"/>
        <w:jc w:val="center"/>
        <w:rPr>
          <w:b w:val="0"/>
          <w:color w:val="FF0000"/>
          <w:sz w:val="22"/>
          <w:szCs w:val="22"/>
        </w:rPr>
      </w:pPr>
      <w:r w:rsidRPr="00BE339B">
        <w:rPr>
          <w:b w:val="0"/>
          <w:color w:val="FF0000"/>
          <w:sz w:val="22"/>
          <w:szCs w:val="22"/>
        </w:rPr>
        <w:t xml:space="preserve">Figura </w:t>
      </w:r>
      <w:r w:rsidR="005B409A" w:rsidRPr="00BE339B">
        <w:rPr>
          <w:b w:val="0"/>
          <w:color w:val="FF0000"/>
          <w:sz w:val="22"/>
          <w:szCs w:val="22"/>
        </w:rPr>
        <w:t>X</w:t>
      </w:r>
      <w:r w:rsidRPr="00BE339B">
        <w:rPr>
          <w:b w:val="0"/>
          <w:color w:val="FF0000"/>
          <w:sz w:val="22"/>
          <w:szCs w:val="22"/>
        </w:rPr>
        <w:t xml:space="preserve">. Esquema físico del </w:t>
      </w:r>
      <w:r w:rsidR="0079364B" w:rsidRPr="00BE339B">
        <w:rPr>
          <w:b w:val="0"/>
          <w:color w:val="FF0000"/>
          <w:sz w:val="22"/>
          <w:szCs w:val="22"/>
        </w:rPr>
        <w:t>sistema</w:t>
      </w:r>
      <w:r w:rsidRPr="00BE339B">
        <w:rPr>
          <w:b w:val="0"/>
          <w:color w:val="FF0000"/>
          <w:sz w:val="22"/>
          <w:szCs w:val="22"/>
        </w:rPr>
        <w:t xml:space="preserve"> con ESP32</w:t>
      </w:r>
      <w:r w:rsidR="0079364B" w:rsidRPr="00BE339B">
        <w:rPr>
          <w:b w:val="0"/>
          <w:color w:val="FF0000"/>
          <w:sz w:val="22"/>
          <w:szCs w:val="22"/>
        </w:rPr>
        <w:t xml:space="preserve"> </w:t>
      </w:r>
      <w:r w:rsidR="005B409A" w:rsidRPr="00BE339B">
        <w:rPr>
          <w:b w:val="0"/>
          <w:color w:val="FF0000"/>
          <w:sz w:val="22"/>
          <w:szCs w:val="22"/>
        </w:rPr>
        <w:t>(</w:t>
      </w:r>
      <w:r w:rsidR="0079364B" w:rsidRPr="00BE339B">
        <w:rPr>
          <w:b w:val="0"/>
          <w:color w:val="FF0000"/>
          <w:sz w:val="22"/>
          <w:szCs w:val="22"/>
        </w:rPr>
        <w:t xml:space="preserve">Imagen via Fritzing por </w:t>
      </w:r>
      <w:r w:rsidR="005B409A" w:rsidRPr="00BE339B">
        <w:rPr>
          <w:b w:val="0"/>
          <w:color w:val="FF0000"/>
          <w:sz w:val="22"/>
          <w:szCs w:val="22"/>
        </w:rPr>
        <w:t>Domínguez-Rivas, V. et. al, 2020)</w:t>
      </w:r>
    </w:p>
    <w:p w14:paraId="53D25E0E" w14:textId="327A94F4" w:rsidR="00F331D0" w:rsidRPr="00BE339B" w:rsidRDefault="00F331D0" w:rsidP="00F331D0">
      <w:pPr>
        <w:spacing w:after="120" w:line="360" w:lineRule="auto"/>
        <w:rPr>
          <w:color w:val="FF0000"/>
          <w:lang w:val="es-ES_tradnl"/>
        </w:rPr>
      </w:pPr>
      <w:r w:rsidRPr="00BE339B">
        <w:rPr>
          <w:color w:val="FF0000"/>
          <w:lang w:val="es-ES_tradnl"/>
        </w:rPr>
        <w:lastRenderedPageBreak/>
        <w:t xml:space="preserve">Opcionalmente se pueden </w:t>
      </w:r>
      <w:r w:rsidR="009B3AC4" w:rsidRPr="00BE339B">
        <w:rPr>
          <w:color w:val="FF0000"/>
          <w:lang w:val="es-ES_tradnl"/>
        </w:rPr>
        <w:t>crear</w:t>
      </w:r>
      <w:r w:rsidRPr="00BE339B">
        <w:rPr>
          <w:color w:val="FF0000"/>
          <w:lang w:val="es-ES_tradnl"/>
        </w:rPr>
        <w:t xml:space="preserve"> </w:t>
      </w:r>
      <w:r w:rsidRPr="00BE339B">
        <w:rPr>
          <w:color w:val="FF0000"/>
          <w:u w:val="single"/>
          <w:lang w:val="es-ES_tradnl"/>
        </w:rPr>
        <w:t>videos</w:t>
      </w:r>
      <w:r w:rsidRPr="00BE339B">
        <w:rPr>
          <w:color w:val="FF0000"/>
          <w:lang w:val="es-ES_tradnl"/>
        </w:rPr>
        <w:t xml:space="preserve"> (cortos) </w:t>
      </w:r>
      <w:r w:rsidR="008C6BF7" w:rsidRPr="00BE339B">
        <w:rPr>
          <w:color w:val="FF0000"/>
          <w:lang w:val="es-ES_tradnl"/>
        </w:rPr>
        <w:t>y colgarlos en</w:t>
      </w:r>
      <w:r w:rsidRPr="00BE339B">
        <w:rPr>
          <w:color w:val="FF0000"/>
          <w:lang w:val="es-ES_tradnl"/>
        </w:rPr>
        <w:t xml:space="preserve"> el Sharepoint de grupo (indicando el enlace</w:t>
      </w:r>
      <w:r w:rsidR="00794366" w:rsidRPr="00BE339B">
        <w:rPr>
          <w:color w:val="FF0000"/>
          <w:lang w:val="es-ES_tradnl"/>
        </w:rPr>
        <w:t xml:space="preserve"> en la memoria</w:t>
      </w:r>
      <w:r w:rsidRPr="00BE339B">
        <w:rPr>
          <w:color w:val="FF0000"/>
          <w:lang w:val="es-ES_tradnl"/>
        </w:rPr>
        <w:t>) para mejorar las descripciones enumeradas más arriba.</w:t>
      </w:r>
    </w:p>
    <w:p w14:paraId="2993D5C1" w14:textId="4AD245C7" w:rsidR="00861017" w:rsidRDefault="00B05B14" w:rsidP="00861017">
      <w:pPr>
        <w:pStyle w:val="Ttulo2"/>
        <w:rPr>
          <w:lang w:val="es-ES_tradnl"/>
        </w:rPr>
      </w:pPr>
      <w:bookmarkStart w:id="25" w:name="_Toc120886667"/>
      <w:r>
        <w:rPr>
          <w:lang w:val="es-ES_tradnl"/>
        </w:rPr>
        <w:t xml:space="preserve">2.3 </w:t>
      </w:r>
      <w:r w:rsidR="009B333E">
        <w:rPr>
          <w:lang w:val="es-ES_tradnl"/>
        </w:rPr>
        <w:t>Casos de uso</w:t>
      </w:r>
      <w:bookmarkEnd w:id="25"/>
    </w:p>
    <w:p w14:paraId="7FCBCC0A" w14:textId="5999DDCC" w:rsidR="005518A8" w:rsidRPr="005518A8" w:rsidRDefault="005518A8" w:rsidP="005518A8">
      <w:pPr>
        <w:rPr>
          <w:lang w:val="es-ES_tradnl"/>
        </w:rPr>
      </w:pPr>
      <w:r>
        <w:rPr>
          <w:color w:val="FF0000"/>
          <w:u w:val="single"/>
          <w:lang w:val="es-ES_tradnl"/>
        </w:rPr>
        <w:t>TO-DO -ISMAEL</w:t>
      </w:r>
    </w:p>
    <w:p w14:paraId="6FB4EB2C" w14:textId="77777777" w:rsidR="00EE6F8B" w:rsidRPr="000B311E" w:rsidRDefault="002A7350" w:rsidP="002A7350">
      <w:pPr>
        <w:rPr>
          <w:color w:val="808080" w:themeColor="background1" w:themeShade="80"/>
          <w:lang w:val="es-ES_tradnl"/>
        </w:rPr>
      </w:pPr>
      <w:r w:rsidRPr="000B311E">
        <w:rPr>
          <w:color w:val="808080" w:themeColor="background1" w:themeShade="80"/>
          <w:lang w:val="es-ES_tradnl"/>
        </w:rPr>
        <w:t>Operadores y usuarios:</w:t>
      </w:r>
    </w:p>
    <w:p w14:paraId="1418898B" w14:textId="4D6C345C" w:rsidR="00EE6F8B" w:rsidRPr="000B311E" w:rsidRDefault="002A7350"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cliente Telegram</w:t>
      </w:r>
      <w:r w:rsidR="00826354" w:rsidRPr="000B311E">
        <w:rPr>
          <w:color w:val="808080" w:themeColor="background1" w:themeShade="80"/>
          <w:lang w:val="es-ES_tradnl"/>
        </w:rPr>
        <w:t>: tiene rol de privilegio medio, y tiene ciertos privilegios también</w:t>
      </w:r>
    </w:p>
    <w:p w14:paraId="7AB7879B" w14:textId="02407611" w:rsidR="00EE6F8B" w:rsidRPr="000B311E" w:rsidRDefault="002A7350"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cliente http</w:t>
      </w:r>
      <w:r w:rsidR="00EE6F8B" w:rsidRPr="000B311E">
        <w:rPr>
          <w:color w:val="808080" w:themeColor="background1" w:themeShade="80"/>
          <w:lang w:val="es-ES_tradnl"/>
        </w:rPr>
        <w:t>: el de la página web</w:t>
      </w:r>
    </w:p>
    <w:p w14:paraId="7586E0CB" w14:textId="54EA8B21" w:rsidR="00EE6F8B" w:rsidRPr="000B311E" w:rsidRDefault="00EE6F8B"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cliente físico: es el que toca el botón del display para chequear, solo puede manipular la ESP32 físicamente en l ode activar/desactivar switch, tiene pocos privilegios.</w:t>
      </w:r>
    </w:p>
    <w:p w14:paraId="602A212C" w14:textId="68DA8DA5" w:rsidR="00EE6F8B" w:rsidRPr="000B311E" w:rsidRDefault="00EE6F8B"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Usuario</w:t>
      </w:r>
      <w:r w:rsidR="00776D55" w:rsidRPr="000B311E">
        <w:rPr>
          <w:color w:val="808080" w:themeColor="background1" w:themeShade="80"/>
          <w:lang w:val="es-ES_tradnl"/>
        </w:rPr>
        <w:t xml:space="preserve"> Thingsboard</w:t>
      </w:r>
      <w:r w:rsidR="002A7350" w:rsidRPr="000B311E">
        <w:rPr>
          <w:color w:val="808080" w:themeColor="background1" w:themeShade="80"/>
          <w:lang w:val="es-ES_tradnl"/>
        </w:rPr>
        <w:t>.</w:t>
      </w:r>
    </w:p>
    <w:p w14:paraId="6EFDAC2A" w14:textId="6E4DE467" w:rsidR="00C56BE3" w:rsidRPr="000B311E" w:rsidRDefault="00C56BE3" w:rsidP="002A7350">
      <w:pPr>
        <w:rPr>
          <w:color w:val="808080" w:themeColor="background1" w:themeShade="80"/>
          <w:lang w:val="es-ES_tradnl"/>
        </w:rPr>
      </w:pPr>
      <w:r w:rsidRPr="000B311E">
        <w:rPr>
          <w:color w:val="808080" w:themeColor="background1" w:themeShade="80"/>
          <w:lang w:val="es-ES_tradnl"/>
        </w:rPr>
        <w:t>Caso de uso 0: se enciende el switch del display.</w:t>
      </w:r>
    </w:p>
    <w:p w14:paraId="001CB709" w14:textId="0124ACC5"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1: </w:t>
      </w:r>
      <w:r w:rsidR="00DF6D6F" w:rsidRPr="000B311E">
        <w:rPr>
          <w:color w:val="808080" w:themeColor="background1" w:themeShade="80"/>
          <w:lang w:val="es-ES_tradnl"/>
        </w:rPr>
        <w:t>filtro roto</w:t>
      </w:r>
      <w:r w:rsidR="00C56BE3" w:rsidRPr="000B311E">
        <w:rPr>
          <w:color w:val="808080" w:themeColor="background1" w:themeShade="80"/>
          <w:lang w:val="es-ES_tradnl"/>
        </w:rPr>
        <w:t>.</w:t>
      </w:r>
    </w:p>
    <w:p w14:paraId="2CEC5CD0" w14:textId="0C1DA79A" w:rsidR="00DF6D6F" w:rsidRPr="000B311E" w:rsidRDefault="00DF6D6F" w:rsidP="002A7350">
      <w:pPr>
        <w:rPr>
          <w:color w:val="808080" w:themeColor="background1" w:themeShade="80"/>
          <w:lang w:val="es-ES_tradnl"/>
        </w:rPr>
      </w:pPr>
      <w:r w:rsidRPr="000B311E">
        <w:rPr>
          <w:color w:val="808080" w:themeColor="background1" w:themeShade="80"/>
          <w:lang w:val="es-ES_tradnl"/>
        </w:rPr>
        <w:t>Caso de uso 2: alta toxicidad antes del filtro.</w:t>
      </w:r>
    </w:p>
    <w:p w14:paraId="3DCA272C" w14:textId="2AC86311"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w:t>
      </w:r>
      <w:r w:rsidR="00DF6D6F" w:rsidRPr="000B311E">
        <w:rPr>
          <w:color w:val="808080" w:themeColor="background1" w:themeShade="80"/>
          <w:lang w:val="es-ES_tradnl"/>
        </w:rPr>
        <w:t>3</w:t>
      </w:r>
      <w:r w:rsidRPr="000B311E">
        <w:rPr>
          <w:color w:val="808080" w:themeColor="background1" w:themeShade="80"/>
          <w:lang w:val="es-ES_tradnl"/>
        </w:rPr>
        <w:t>: alta toxicidad tras el filtro</w:t>
      </w:r>
      <w:r w:rsidR="00C56BE3" w:rsidRPr="000B311E">
        <w:rPr>
          <w:color w:val="808080" w:themeColor="background1" w:themeShade="80"/>
          <w:lang w:val="es-ES_tradnl"/>
        </w:rPr>
        <w:t>.</w:t>
      </w:r>
    </w:p>
    <w:p w14:paraId="523D0F69" w14:textId="43CD9965" w:rsidR="00C56BE3" w:rsidRPr="000B311E" w:rsidRDefault="00C56BE3" w:rsidP="002A7350">
      <w:pPr>
        <w:rPr>
          <w:color w:val="808080" w:themeColor="background1" w:themeShade="80"/>
          <w:lang w:val="es-ES_tradnl"/>
        </w:rPr>
      </w:pPr>
      <w:r w:rsidRPr="000B311E">
        <w:rPr>
          <w:color w:val="808080" w:themeColor="background1" w:themeShade="80"/>
          <w:lang w:val="es-ES_tradnl"/>
        </w:rPr>
        <w:t xml:space="preserve">Caso de uso </w:t>
      </w:r>
      <w:r w:rsidR="00456DFD" w:rsidRPr="000B311E">
        <w:rPr>
          <w:color w:val="808080" w:themeColor="background1" w:themeShade="80"/>
          <w:lang w:val="es-ES_tradnl"/>
        </w:rPr>
        <w:t>4</w:t>
      </w:r>
      <w:r w:rsidRPr="000B311E">
        <w:rPr>
          <w:color w:val="808080" w:themeColor="background1" w:themeShade="80"/>
          <w:lang w:val="es-ES_tradnl"/>
        </w:rPr>
        <w:t xml:space="preserve">: </w:t>
      </w:r>
      <w:r w:rsidR="00456DFD" w:rsidRPr="000B311E">
        <w:rPr>
          <w:color w:val="808080" w:themeColor="background1" w:themeShade="80"/>
          <w:lang w:val="es-ES_tradnl"/>
        </w:rPr>
        <w:t>poca energía generada.</w:t>
      </w:r>
    </w:p>
    <w:p w14:paraId="61CBC6AD" w14:textId="09A15A80" w:rsidR="00456DFD" w:rsidRPr="000B311E" w:rsidRDefault="00456DFD" w:rsidP="00456DFD">
      <w:pPr>
        <w:rPr>
          <w:color w:val="808080" w:themeColor="background1" w:themeShade="80"/>
          <w:lang w:val="es-ES_tradnl"/>
        </w:rPr>
      </w:pPr>
      <w:r w:rsidRPr="000B311E">
        <w:rPr>
          <w:color w:val="808080" w:themeColor="background1" w:themeShade="80"/>
          <w:lang w:val="es-ES_tradnl"/>
        </w:rPr>
        <w:t>Caso de uso 5: mucha energía generada.</w:t>
      </w:r>
    </w:p>
    <w:p w14:paraId="41827FB3" w14:textId="77777777" w:rsidR="00456DFD" w:rsidRDefault="00456DFD" w:rsidP="002A7350">
      <w:pPr>
        <w:rPr>
          <w:lang w:val="es-ES_tradnl"/>
        </w:rPr>
      </w:pPr>
    </w:p>
    <w:p w14:paraId="63A6AC37" w14:textId="048085AF" w:rsidR="00262328" w:rsidRPr="00B24146" w:rsidRDefault="000C1615" w:rsidP="00861017">
      <w:pPr>
        <w:rPr>
          <w:color w:val="FF0000"/>
          <w:lang w:val="es-ES_tradnl"/>
        </w:rPr>
      </w:pPr>
      <w:r w:rsidRPr="00B24146">
        <w:rPr>
          <w:color w:val="FF0000"/>
          <w:lang w:val="es-ES_tradnl"/>
        </w:rPr>
        <w:t xml:space="preserve">Operadores y usuarios. Actores que van a utilizar el SBC. Qué roles tienen (p. ej administrador, </w:t>
      </w:r>
      <w:r w:rsidR="00D5631A" w:rsidRPr="00B24146">
        <w:rPr>
          <w:color w:val="FF0000"/>
          <w:lang w:val="es-ES_tradnl"/>
        </w:rPr>
        <w:t xml:space="preserve">bedel, </w:t>
      </w:r>
      <w:r w:rsidRPr="00B24146">
        <w:rPr>
          <w:color w:val="FF0000"/>
          <w:lang w:val="es-ES_tradnl"/>
        </w:rPr>
        <w:t>vendedor,</w:t>
      </w:r>
      <w:r w:rsidR="00177C6C" w:rsidRPr="00B24146">
        <w:rPr>
          <w:color w:val="FF0000"/>
          <w:lang w:val="es-ES_tradnl"/>
        </w:rPr>
        <w:t xml:space="preserve"> estudiante, viandante</w:t>
      </w:r>
      <w:r w:rsidRPr="00B24146">
        <w:rPr>
          <w:color w:val="FF0000"/>
          <w:lang w:val="es-ES_tradnl"/>
        </w:rPr>
        <w:t xml:space="preserve"> etc.)</w:t>
      </w:r>
      <w:r w:rsidR="00177C6C" w:rsidRPr="00B24146">
        <w:rPr>
          <w:color w:val="FF0000"/>
          <w:lang w:val="es-ES_tradnl"/>
        </w:rPr>
        <w:t xml:space="preserve">. </w:t>
      </w:r>
      <w:r w:rsidR="008B3422" w:rsidRPr="00B24146">
        <w:rPr>
          <w:color w:val="FF0000"/>
          <w:lang w:val="es-ES_tradnl"/>
        </w:rPr>
        <w:t>Describir casos de uso de cada actor</w:t>
      </w:r>
      <w:r w:rsidR="00C766D8" w:rsidRPr="00B24146">
        <w:rPr>
          <w:color w:val="FF0000"/>
          <w:lang w:val="es-ES_tradnl"/>
        </w:rPr>
        <w:t xml:space="preserve"> en una </w:t>
      </w:r>
      <w:r w:rsidR="002C5C7E" w:rsidRPr="00B24146">
        <w:rPr>
          <w:color w:val="FF0000"/>
          <w:lang w:val="es-ES_tradnl"/>
        </w:rPr>
        <w:t>o varias figuras (No complicarse demasiado en la documentación de esta subsección).</w:t>
      </w:r>
    </w:p>
    <w:p w14:paraId="0C299E63" w14:textId="33ADFEBA" w:rsidR="00262328" w:rsidRPr="00B24146" w:rsidRDefault="00262328" w:rsidP="00861017">
      <w:pPr>
        <w:rPr>
          <w:color w:val="FF0000"/>
          <w:lang w:val="es-ES_tradnl"/>
        </w:rPr>
      </w:pPr>
      <w:r w:rsidRPr="00B24146">
        <w:rPr>
          <w:color w:val="FF0000"/>
          <w:lang w:val="es-ES_tradnl"/>
        </w:rPr>
        <w:t>Por ejemplo:</w:t>
      </w:r>
    </w:p>
    <w:p w14:paraId="33370E7B" w14:textId="06F962C7" w:rsidR="00C766D8" w:rsidRPr="00B24146" w:rsidRDefault="00F15FB0" w:rsidP="00181331">
      <w:pPr>
        <w:jc w:val="center"/>
        <w:rPr>
          <w:color w:val="FF0000"/>
          <w:lang w:val="es-ES_tradnl"/>
        </w:rPr>
      </w:pPr>
      <w:r w:rsidRPr="00B24146">
        <w:rPr>
          <w:noProof/>
          <w:color w:val="FF0000"/>
          <w:lang w:val="en-US"/>
        </w:rPr>
        <w:lastRenderedPageBreak/>
        <w:drawing>
          <wp:inline distT="0" distB="0" distL="0" distR="0" wp14:anchorId="284F192D" wp14:editId="7D85A59E">
            <wp:extent cx="6124574" cy="3164364"/>
            <wp:effectExtent l="0" t="0" r="0" b="0"/>
            <wp:docPr id="914551570" name="Picture 47614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147176"/>
                    <pic:cNvPicPr/>
                  </pic:nvPicPr>
                  <pic:blipFill>
                    <a:blip r:embed="rId32">
                      <a:extLst>
                        <a:ext uri="{28A0092B-C50C-407E-A947-70E740481C1C}">
                          <a14:useLocalDpi xmlns:a14="http://schemas.microsoft.com/office/drawing/2010/main" val="0"/>
                        </a:ext>
                      </a:extLst>
                    </a:blip>
                    <a:stretch>
                      <a:fillRect/>
                    </a:stretch>
                  </pic:blipFill>
                  <pic:spPr>
                    <a:xfrm>
                      <a:off x="0" y="0"/>
                      <a:ext cx="6124574" cy="3164364"/>
                    </a:xfrm>
                    <a:prstGeom prst="rect">
                      <a:avLst/>
                    </a:prstGeom>
                  </pic:spPr>
                </pic:pic>
              </a:graphicData>
            </a:graphic>
          </wp:inline>
        </w:drawing>
      </w:r>
    </w:p>
    <w:p w14:paraId="0BCDB7BB" w14:textId="60D554EE" w:rsidR="00181331" w:rsidRPr="00B24146" w:rsidRDefault="00181331" w:rsidP="00181331">
      <w:pPr>
        <w:jc w:val="center"/>
        <w:rPr>
          <w:color w:val="FF0000"/>
          <w:lang w:val="es-ES_tradnl"/>
        </w:rPr>
      </w:pPr>
      <w:r w:rsidRPr="00B24146">
        <w:rPr>
          <w:color w:val="FF0000"/>
          <w:lang w:val="es-ES_tradnl"/>
        </w:rPr>
        <w:t>Figura X. Ejemplo de caso de uso</w:t>
      </w:r>
      <w:r w:rsidR="00262328" w:rsidRPr="00B24146">
        <w:rPr>
          <w:color w:val="FF0000"/>
          <w:lang w:val="es-ES_tradnl"/>
        </w:rPr>
        <w:t xml:space="preserve"> del sistema X</w:t>
      </w:r>
      <w:r w:rsidR="005B409A" w:rsidRPr="00B24146">
        <w:rPr>
          <w:color w:val="FF0000"/>
          <w:lang w:val="es-ES_tradnl"/>
        </w:rPr>
        <w:t xml:space="preserve"> (Domínguez-Rivas, V. et. al, 2020)-</w:t>
      </w:r>
    </w:p>
    <w:p w14:paraId="7849CACF" w14:textId="0D9DC796" w:rsidR="00776D55" w:rsidRPr="00B24146" w:rsidRDefault="004048FE" w:rsidP="00D17452">
      <w:pPr>
        <w:rPr>
          <w:color w:val="FF0000"/>
          <w:lang w:val="es-ES_tradnl"/>
        </w:rPr>
      </w:pPr>
      <w:r w:rsidRPr="00B24146">
        <w:rPr>
          <w:color w:val="FF0000"/>
          <w:lang w:val="es-ES_tradnl"/>
        </w:rPr>
        <w:t>M</w:t>
      </w:r>
      <w:r w:rsidR="003650C6" w:rsidRPr="00B24146">
        <w:rPr>
          <w:color w:val="FF0000"/>
          <w:lang w:val="es-ES_tradnl"/>
        </w:rPr>
        <w:t>anual de usuario.</w:t>
      </w:r>
      <w:r w:rsidR="00761284" w:rsidRPr="00B24146">
        <w:rPr>
          <w:color w:val="FF0000"/>
          <w:lang w:val="es-ES_tradnl"/>
        </w:rPr>
        <w:t xml:space="preserve"> </w:t>
      </w:r>
      <w:r w:rsidR="000C1615" w:rsidRPr="00B24146">
        <w:rPr>
          <w:color w:val="FF0000"/>
          <w:lang w:val="es-ES_tradnl"/>
        </w:rPr>
        <w:t>Pasos que definen el uso específic</w:t>
      </w:r>
      <w:r w:rsidR="00761284" w:rsidRPr="00B24146">
        <w:rPr>
          <w:color w:val="FF0000"/>
          <w:lang w:val="es-ES_tradnl"/>
        </w:rPr>
        <w:t xml:space="preserve">o de cada elemento del sistema. </w:t>
      </w:r>
      <w:r w:rsidR="00590C31" w:rsidRPr="00B24146">
        <w:rPr>
          <w:color w:val="FF0000"/>
          <w:lang w:val="es-ES_tradnl"/>
        </w:rPr>
        <w:t xml:space="preserve">Describir narrativamente </w:t>
      </w:r>
      <w:r w:rsidR="00E73B8E" w:rsidRPr="00B24146">
        <w:rPr>
          <w:color w:val="FF0000"/>
          <w:lang w:val="es-ES_tradnl"/>
        </w:rPr>
        <w:t>y apoyándose en</w:t>
      </w:r>
      <w:r w:rsidR="003650C6" w:rsidRPr="00B24146">
        <w:rPr>
          <w:color w:val="FF0000"/>
          <w:lang w:val="es-ES_tradnl"/>
        </w:rPr>
        <w:t xml:space="preserve"> pantallazos/fotos </w:t>
      </w:r>
      <w:r w:rsidR="00590C31" w:rsidRPr="00B24146">
        <w:rPr>
          <w:color w:val="FF0000"/>
          <w:lang w:val="es-ES_tradnl"/>
        </w:rPr>
        <w:t>c</w:t>
      </w:r>
      <w:r w:rsidR="002E66F5" w:rsidRPr="00B24146">
        <w:rPr>
          <w:color w:val="FF0000"/>
          <w:lang w:val="es-ES_tradnl"/>
        </w:rPr>
        <w:t>ómo se usa el sistema</w:t>
      </w:r>
      <w:r w:rsidR="003650C6" w:rsidRPr="00B24146">
        <w:rPr>
          <w:color w:val="FF0000"/>
          <w:lang w:val="es-ES_tradnl"/>
        </w:rPr>
        <w:t xml:space="preserve"> atendiendo a los casos de uso </w:t>
      </w:r>
      <w:r w:rsidR="007608D5" w:rsidRPr="00B24146">
        <w:rPr>
          <w:color w:val="FF0000"/>
          <w:lang w:val="es-ES_tradnl"/>
        </w:rPr>
        <w:t>descritos en la sección de “personas</w:t>
      </w:r>
      <w:r w:rsidR="009B333E" w:rsidRPr="00B24146">
        <w:rPr>
          <w:color w:val="FF0000"/>
          <w:lang w:val="es-ES_tradnl"/>
        </w:rPr>
        <w:t>”.</w:t>
      </w:r>
      <w:r w:rsidR="00826354">
        <w:rPr>
          <w:color w:val="FF0000"/>
          <w:lang w:val="es-ES_tradnl"/>
        </w:rPr>
        <w:t xml:space="preserve"> TO-DO</w:t>
      </w:r>
    </w:p>
    <w:p w14:paraId="6F26A9CD" w14:textId="77777777" w:rsidR="007608D5" w:rsidRDefault="007608D5" w:rsidP="00D17452">
      <w:pPr>
        <w:rPr>
          <w:lang w:val="es-ES_tradnl"/>
        </w:rPr>
      </w:pPr>
    </w:p>
    <w:p w14:paraId="42FCFE8B" w14:textId="77777777" w:rsidR="009E32DB" w:rsidRDefault="009E32DB">
      <w:pPr>
        <w:rPr>
          <w:lang w:val="es-ES_tradnl"/>
        </w:rPr>
      </w:pPr>
      <w:r>
        <w:rPr>
          <w:lang w:val="es-ES_tradnl"/>
        </w:rPr>
        <w:br w:type="page"/>
      </w:r>
    </w:p>
    <w:p w14:paraId="14DE0BDB" w14:textId="3744C618" w:rsidR="00115425" w:rsidRPr="000C1615" w:rsidRDefault="004048FE" w:rsidP="00115425">
      <w:pPr>
        <w:pStyle w:val="Ttulo1"/>
        <w:rPr>
          <w:lang w:val="es-ES_tradnl"/>
        </w:rPr>
      </w:pPr>
      <w:bookmarkStart w:id="26" w:name="_Toc120886668"/>
      <w:r>
        <w:rPr>
          <w:lang w:val="es-ES_tradnl"/>
        </w:rPr>
        <w:lastRenderedPageBreak/>
        <w:t xml:space="preserve">3. </w:t>
      </w:r>
      <w:r w:rsidR="00E26BF8">
        <w:rPr>
          <w:lang w:val="es-ES_tradnl"/>
        </w:rPr>
        <w:t xml:space="preserve">Demostración: </w:t>
      </w:r>
      <w:r w:rsidR="0088003F">
        <w:rPr>
          <w:lang w:val="es-ES_tradnl"/>
        </w:rPr>
        <w:t>Evaluación</w:t>
      </w:r>
      <w:r w:rsidR="003B3D02">
        <w:rPr>
          <w:lang w:val="es-ES_tradnl"/>
        </w:rPr>
        <w:t xml:space="preserve"> </w:t>
      </w:r>
      <w:r w:rsidR="00C928EB">
        <w:rPr>
          <w:lang w:val="es-ES_tradnl"/>
        </w:rPr>
        <w:t>con/</w:t>
      </w:r>
      <w:r w:rsidR="003B3D02">
        <w:rPr>
          <w:lang w:val="es-ES_tradnl"/>
        </w:rPr>
        <w:t>del sistema</w:t>
      </w:r>
      <w:bookmarkEnd w:id="26"/>
    </w:p>
    <w:p w14:paraId="73394D98" w14:textId="77777777" w:rsidR="005C7158" w:rsidRDefault="005C7158" w:rsidP="0022626E">
      <w:pPr>
        <w:spacing w:after="120" w:line="360" w:lineRule="auto"/>
        <w:rPr>
          <w:color w:val="FF0000"/>
          <w:lang w:val="es-ES_tradnl"/>
        </w:rPr>
      </w:pPr>
      <w:r>
        <w:rPr>
          <w:color w:val="FF0000"/>
          <w:lang w:val="es-ES_tradnl"/>
        </w:rPr>
        <w:t>TO-DO RIÑON</w:t>
      </w:r>
    </w:p>
    <w:p w14:paraId="54F9B88A" w14:textId="6B95F733" w:rsidR="0022626E" w:rsidRPr="00931E52" w:rsidRDefault="0022626E" w:rsidP="0022626E">
      <w:pPr>
        <w:spacing w:after="120" w:line="360" w:lineRule="auto"/>
        <w:rPr>
          <w:color w:val="FF0000"/>
          <w:lang w:val="es-ES_tradnl"/>
        </w:rPr>
      </w:pPr>
      <w:r w:rsidRPr="00931E52">
        <w:rPr>
          <w:color w:val="FF0000"/>
          <w:lang w:val="es-ES_tradnl"/>
        </w:rPr>
        <w:t xml:space="preserve">Diseñar un plan de pruebas y realizar </w:t>
      </w:r>
      <w:r w:rsidR="00856EAA" w:rsidRPr="00931E52">
        <w:rPr>
          <w:color w:val="FF0000"/>
          <w:lang w:val="es-ES_tradnl"/>
        </w:rPr>
        <w:t xml:space="preserve">(al menos) </w:t>
      </w:r>
      <w:r w:rsidRPr="00931E52">
        <w:rPr>
          <w:color w:val="FF0000"/>
          <w:lang w:val="es-ES_tradnl"/>
        </w:rPr>
        <w:t>una demostración del funcionamiento del sistema</w:t>
      </w:r>
      <w:r w:rsidR="00BA0C3A" w:rsidRPr="00931E52">
        <w:rPr>
          <w:color w:val="FF0000"/>
          <w:lang w:val="es-ES_tradnl"/>
        </w:rPr>
        <w:t xml:space="preserve"> idealmente en el entorno para el cual fue diseñado</w:t>
      </w:r>
      <w:r w:rsidRPr="00931E52">
        <w:rPr>
          <w:color w:val="FF0000"/>
          <w:lang w:val="es-ES_tradnl"/>
        </w:rPr>
        <w:t>. Hay que indicar cuál es el resultado esperado</w:t>
      </w:r>
      <w:r w:rsidR="00BC3DA7" w:rsidRPr="00931E52">
        <w:rPr>
          <w:color w:val="FF0000"/>
          <w:lang w:val="es-ES_tradnl"/>
        </w:rPr>
        <w:t xml:space="preserve"> (hipótesis)</w:t>
      </w:r>
      <w:r w:rsidRPr="00931E52">
        <w:rPr>
          <w:color w:val="FF0000"/>
          <w:lang w:val="es-ES_tradnl"/>
        </w:rPr>
        <w:t xml:space="preserve"> y cual se obtiene</w:t>
      </w:r>
      <w:r w:rsidR="00856EAA" w:rsidRPr="00931E52">
        <w:rPr>
          <w:color w:val="FF0000"/>
          <w:lang w:val="es-ES_tradnl"/>
        </w:rPr>
        <w:t xml:space="preserve">. </w:t>
      </w:r>
      <w:r w:rsidR="00A55864" w:rsidRPr="00931E52">
        <w:rPr>
          <w:color w:val="FF0000"/>
          <w:lang w:val="es-ES_tradnl"/>
        </w:rPr>
        <w:t>Además se deben interpretar</w:t>
      </w:r>
      <w:r w:rsidR="0081028F" w:rsidRPr="00931E52">
        <w:rPr>
          <w:color w:val="FF0000"/>
          <w:lang w:val="es-ES_tradnl"/>
        </w:rPr>
        <w:t xml:space="preserve"> los datos obtenidos</w:t>
      </w:r>
      <w:r w:rsidRPr="00931E52">
        <w:rPr>
          <w:color w:val="FF0000"/>
          <w:lang w:val="es-ES_tradnl"/>
        </w:rPr>
        <w:t xml:space="preserve">. </w:t>
      </w:r>
      <w:r w:rsidR="008E4201" w:rsidRPr="00931E52">
        <w:rPr>
          <w:color w:val="FF0000"/>
          <w:lang w:val="es-ES_tradnl"/>
        </w:rPr>
        <w:t>Se pide:</w:t>
      </w:r>
    </w:p>
    <w:p w14:paraId="4C8C21C4" w14:textId="77777777" w:rsidR="0022626E" w:rsidRPr="00931E52" w:rsidRDefault="005D2523" w:rsidP="003B3D02">
      <w:pPr>
        <w:pStyle w:val="Prrafodelista"/>
        <w:numPr>
          <w:ilvl w:val="0"/>
          <w:numId w:val="6"/>
        </w:numPr>
        <w:spacing w:after="120" w:line="360" w:lineRule="auto"/>
        <w:rPr>
          <w:color w:val="FF0000"/>
          <w:lang w:val="es-ES_tradnl"/>
        </w:rPr>
      </w:pPr>
      <w:r w:rsidRPr="00931E52">
        <w:rPr>
          <w:color w:val="FF0000"/>
          <w:lang w:val="es-ES_tradnl"/>
        </w:rPr>
        <w:t>Describir escenario(s) de pruebas</w:t>
      </w:r>
      <w:r w:rsidR="0022626E" w:rsidRPr="00931E52">
        <w:rPr>
          <w:color w:val="FF0000"/>
          <w:lang w:val="es-ES_tradnl"/>
        </w:rPr>
        <w:t xml:space="preserve"> para la evaluación del sistema</w:t>
      </w:r>
    </w:p>
    <w:p w14:paraId="4E52BD5F" w14:textId="15AB95B3" w:rsidR="005D2523" w:rsidRPr="00931E52" w:rsidRDefault="00A25817" w:rsidP="003B3D02">
      <w:pPr>
        <w:pStyle w:val="Prrafodelista"/>
        <w:numPr>
          <w:ilvl w:val="0"/>
          <w:numId w:val="6"/>
        </w:numPr>
        <w:spacing w:after="120" w:line="360" w:lineRule="auto"/>
        <w:rPr>
          <w:color w:val="FF0000"/>
          <w:lang w:val="es-ES_tradnl"/>
        </w:rPr>
      </w:pPr>
      <w:r w:rsidRPr="00931E52">
        <w:rPr>
          <w:color w:val="FF0000"/>
          <w:lang w:val="es-ES_tradnl"/>
        </w:rPr>
        <w:t>Demostración</w:t>
      </w:r>
      <w:r w:rsidR="004C3F0B" w:rsidRPr="00931E52">
        <w:rPr>
          <w:color w:val="FF0000"/>
          <w:lang w:val="es-ES_tradnl"/>
        </w:rPr>
        <w:t>. Grabar un</w:t>
      </w:r>
      <w:r w:rsidR="008E4201" w:rsidRPr="00931E52">
        <w:rPr>
          <w:color w:val="FF0000"/>
          <w:lang w:val="es-ES_tradnl"/>
        </w:rPr>
        <w:t xml:space="preserve"> video</w:t>
      </w:r>
      <w:r w:rsidR="004C3F0B" w:rsidRPr="00931E52">
        <w:rPr>
          <w:color w:val="FF0000"/>
          <w:lang w:val="es-ES_tradnl"/>
        </w:rPr>
        <w:t xml:space="preserve"> (max 1 min)</w:t>
      </w:r>
      <w:r w:rsidR="004F2F5F" w:rsidRPr="00931E52">
        <w:rPr>
          <w:color w:val="FF0000"/>
          <w:lang w:val="es-ES_tradnl"/>
        </w:rPr>
        <w:t xml:space="preserve"> y dejarlo en sharepoint.</w:t>
      </w:r>
    </w:p>
    <w:p w14:paraId="3A0DCF5F" w14:textId="1850C8AB" w:rsidR="0022626E" w:rsidRPr="00931E52" w:rsidRDefault="0022626E" w:rsidP="003B3D02">
      <w:pPr>
        <w:pStyle w:val="Prrafodelista"/>
        <w:numPr>
          <w:ilvl w:val="0"/>
          <w:numId w:val="6"/>
        </w:numPr>
        <w:spacing w:after="120" w:line="360" w:lineRule="auto"/>
        <w:rPr>
          <w:color w:val="FF0000"/>
          <w:lang w:val="es-ES_tradnl"/>
        </w:rPr>
      </w:pPr>
      <w:r w:rsidRPr="00931E52">
        <w:rPr>
          <w:color w:val="FF0000"/>
          <w:lang w:val="es-ES_tradnl"/>
        </w:rPr>
        <w:t xml:space="preserve">Exportar los datos de la prueba a un dataset (csv, </w:t>
      </w:r>
      <w:r w:rsidR="009D5547" w:rsidRPr="00931E52">
        <w:rPr>
          <w:color w:val="FF0000"/>
          <w:lang w:val="es-ES_tradnl"/>
        </w:rPr>
        <w:t>xls,</w:t>
      </w:r>
      <w:r w:rsidRPr="00931E52">
        <w:rPr>
          <w:color w:val="FF0000"/>
          <w:lang w:val="es-ES_tradnl"/>
        </w:rPr>
        <w:t>)</w:t>
      </w:r>
      <w:r w:rsidR="00CA25E9" w:rsidRPr="00931E52">
        <w:rPr>
          <w:color w:val="FF0000"/>
          <w:lang w:val="es-ES_tradnl"/>
        </w:rPr>
        <w:t xml:space="preserve"> y dejarlos en sharepoint.</w:t>
      </w:r>
    </w:p>
    <w:p w14:paraId="6B386163" w14:textId="27A3D304" w:rsidR="0022626E" w:rsidRPr="006A420B" w:rsidRDefault="00E51C9A" w:rsidP="0022626E">
      <w:pPr>
        <w:spacing w:after="120" w:line="360" w:lineRule="auto"/>
        <w:rPr>
          <w:color w:val="FF0000"/>
          <w:lang w:val="es-ES_tradnl"/>
        </w:rPr>
      </w:pPr>
      <w:r w:rsidRPr="006A420B">
        <w:rPr>
          <w:b/>
          <w:color w:val="FF0000"/>
          <w:lang w:val="es-ES_tradnl"/>
        </w:rPr>
        <w:t>Se sugiere pedir el visto bueno al profesorado antes de realizar la prueba</w:t>
      </w:r>
      <w:r w:rsidRPr="006A420B">
        <w:rPr>
          <w:color w:val="FF0000"/>
          <w:lang w:val="es-ES_tradnl"/>
        </w:rPr>
        <w:t>.</w:t>
      </w:r>
    </w:p>
    <w:p w14:paraId="087A5351" w14:textId="0A9D6A00" w:rsidR="00620E1A" w:rsidRPr="00931E52" w:rsidRDefault="00A7395F" w:rsidP="003B3D02">
      <w:pPr>
        <w:spacing w:after="120" w:line="360" w:lineRule="auto"/>
        <w:rPr>
          <w:color w:val="FF0000"/>
          <w:lang w:val="es-ES_tradnl"/>
        </w:rPr>
      </w:pPr>
      <w:r w:rsidRPr="00931E52">
        <w:rPr>
          <w:color w:val="FF0000"/>
          <w:lang w:val="es-ES_tradnl"/>
        </w:rPr>
        <w:t>Posibles escenarios</w:t>
      </w:r>
      <w:r w:rsidR="000248FC" w:rsidRPr="00931E52">
        <w:rPr>
          <w:color w:val="FF0000"/>
          <w:lang w:val="es-ES_tradnl"/>
        </w:rPr>
        <w:t xml:space="preserve"> de ejemplo</w:t>
      </w:r>
      <w:r w:rsidRPr="00931E52">
        <w:rPr>
          <w:color w:val="FF0000"/>
          <w:lang w:val="es-ES_tradnl"/>
        </w:rPr>
        <w:t>:</w:t>
      </w:r>
    </w:p>
    <w:p w14:paraId="34905F73" w14:textId="4F9B951F" w:rsidR="00620E1A" w:rsidRPr="00931E52" w:rsidRDefault="00620E1A" w:rsidP="000248FC">
      <w:pPr>
        <w:pStyle w:val="Prrafodelista"/>
        <w:numPr>
          <w:ilvl w:val="0"/>
          <w:numId w:val="9"/>
        </w:numPr>
        <w:spacing w:after="120" w:line="360" w:lineRule="auto"/>
        <w:rPr>
          <w:color w:val="FF0000"/>
          <w:lang w:val="es-ES_tradnl"/>
        </w:rPr>
      </w:pPr>
      <w:r w:rsidRPr="00931E52">
        <w:rPr>
          <w:color w:val="FF0000"/>
          <w:lang w:val="es-ES_tradnl"/>
        </w:rPr>
        <w:t xml:space="preserve">Variación del dióxido de carbono </w:t>
      </w:r>
      <w:r w:rsidR="00A7395F" w:rsidRPr="00931E52">
        <w:rPr>
          <w:color w:val="FF0000"/>
          <w:lang w:val="es-ES_tradnl"/>
        </w:rPr>
        <w:t>durante</w:t>
      </w:r>
      <w:r w:rsidRPr="00931E52">
        <w:rPr>
          <w:color w:val="FF0000"/>
          <w:lang w:val="es-ES_tradnl"/>
        </w:rPr>
        <w:t xml:space="preserve"> </w:t>
      </w:r>
      <w:r w:rsidR="00FA04C8" w:rsidRPr="00931E52">
        <w:rPr>
          <w:color w:val="FF0000"/>
          <w:lang w:val="es-ES_tradnl"/>
        </w:rPr>
        <w:t>la noche</w:t>
      </w:r>
      <w:r w:rsidR="00833082" w:rsidRPr="00931E52">
        <w:rPr>
          <w:color w:val="FF0000"/>
          <w:lang w:val="es-ES_tradnl"/>
        </w:rPr>
        <w:t xml:space="preserve">  (</w:t>
      </w:r>
      <w:r w:rsidR="004E3E46" w:rsidRPr="00931E52">
        <w:rPr>
          <w:color w:val="FF0000"/>
          <w:lang w:val="es-ES_tradnl"/>
        </w:rPr>
        <w:t>durante</w:t>
      </w:r>
      <w:r w:rsidR="00E51C9A" w:rsidRPr="00931E52">
        <w:rPr>
          <w:color w:val="FF0000"/>
          <w:lang w:val="es-ES_tradnl"/>
        </w:rPr>
        <w:t xml:space="preserve"> </w:t>
      </w:r>
      <w:r w:rsidRPr="00931E52">
        <w:rPr>
          <w:color w:val="FF0000"/>
          <w:lang w:val="es-ES_tradnl"/>
        </w:rPr>
        <w:t xml:space="preserve">una </w:t>
      </w:r>
      <w:r w:rsidR="00A7395F" w:rsidRPr="00931E52">
        <w:rPr>
          <w:color w:val="FF0000"/>
          <w:lang w:val="es-ES_tradnl"/>
        </w:rPr>
        <w:t>sesión lectiva</w:t>
      </w:r>
      <w:r w:rsidR="00E51C9A" w:rsidRPr="00931E52">
        <w:rPr>
          <w:color w:val="FF0000"/>
          <w:lang w:val="es-ES_tradnl"/>
        </w:rPr>
        <w:t>, un examen en las neveras</w:t>
      </w:r>
      <w:r w:rsidR="004E3E46" w:rsidRPr="00931E52">
        <w:rPr>
          <w:color w:val="FF0000"/>
          <w:lang w:val="es-ES_tradnl"/>
        </w:rPr>
        <w:t xml:space="preserve"> con +400 personas</w:t>
      </w:r>
      <w:r w:rsidR="00E51C9A" w:rsidRPr="00931E52">
        <w:rPr>
          <w:color w:val="FF0000"/>
          <w:lang w:val="es-ES_tradnl"/>
        </w:rPr>
        <w:t>, etc…</w:t>
      </w:r>
      <w:r w:rsidR="00A7395F" w:rsidRPr="00931E52">
        <w:rPr>
          <w:color w:val="FF0000"/>
          <w:lang w:val="es-ES_tradnl"/>
        </w:rPr>
        <w:t>)</w:t>
      </w:r>
    </w:p>
    <w:p w14:paraId="5E9A370D" w14:textId="1A6AB8B9" w:rsidR="0093178C" w:rsidRPr="00931E52" w:rsidRDefault="00A84C98" w:rsidP="000248FC">
      <w:pPr>
        <w:pStyle w:val="Prrafodelista"/>
        <w:numPr>
          <w:ilvl w:val="0"/>
          <w:numId w:val="9"/>
        </w:numPr>
        <w:spacing w:after="120" w:line="360" w:lineRule="auto"/>
        <w:rPr>
          <w:color w:val="FF0000"/>
          <w:lang w:val="es-ES_tradnl"/>
        </w:rPr>
      </w:pPr>
      <w:r w:rsidRPr="00931E52">
        <w:rPr>
          <w:color w:val="FF0000"/>
          <w:lang w:val="es-ES_tradnl"/>
        </w:rPr>
        <w:t>Contraste</w:t>
      </w:r>
      <w:r w:rsidR="00875A7B" w:rsidRPr="00931E52">
        <w:rPr>
          <w:color w:val="FF0000"/>
          <w:lang w:val="es-ES_tradnl"/>
        </w:rPr>
        <w:t xml:space="preserve"> de los valores de temperatura entre diferentes sensores</w:t>
      </w:r>
      <w:r w:rsidRPr="00931E52">
        <w:rPr>
          <w:color w:val="FF0000"/>
          <w:lang w:val="es-ES_tradnl"/>
        </w:rPr>
        <w:t xml:space="preserve"> de temperatura</w:t>
      </w:r>
      <w:r w:rsidR="00CA25E9" w:rsidRPr="00931E52">
        <w:rPr>
          <w:color w:val="FF0000"/>
          <w:lang w:val="es-ES_tradnl"/>
        </w:rPr>
        <w:t xml:space="preserve"> (</w:t>
      </w:r>
      <w:r w:rsidR="00585F30" w:rsidRPr="00931E52">
        <w:rPr>
          <w:color w:val="FF0000"/>
          <w:lang w:val="es-ES_tradnl"/>
        </w:rPr>
        <w:t>sonda de temperatura vs sensor temperatura ambiental</w:t>
      </w:r>
      <w:r w:rsidR="00CA25E9" w:rsidRPr="00931E52">
        <w:rPr>
          <w:color w:val="FF0000"/>
          <w:lang w:val="es-ES_tradnl"/>
        </w:rPr>
        <w:t>)</w:t>
      </w:r>
      <w:r w:rsidR="0012181F" w:rsidRPr="00931E52">
        <w:rPr>
          <w:color w:val="FF0000"/>
          <w:lang w:val="es-ES_tradnl"/>
        </w:rPr>
        <w:t>. Fiabilidad de sensores.</w:t>
      </w:r>
      <w:r w:rsidR="0082355F" w:rsidRPr="00931E52">
        <w:rPr>
          <w:color w:val="FF0000"/>
          <w:lang w:val="es-ES_tradnl"/>
        </w:rPr>
        <w:t xml:space="preserve"> </w:t>
      </w:r>
    </w:p>
    <w:p w14:paraId="673D32D9" w14:textId="103C6888" w:rsidR="00875A7B"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Contraste de los valores de humedad entre diferen</w:t>
      </w:r>
      <w:r w:rsidR="003D49ED" w:rsidRPr="00931E52">
        <w:rPr>
          <w:color w:val="FF0000"/>
          <w:lang w:val="es-ES_tradnl"/>
        </w:rPr>
        <w:t>tes sensores de humedad (</w:t>
      </w:r>
      <w:r w:rsidRPr="00931E52">
        <w:rPr>
          <w:color w:val="FF0000"/>
          <w:lang w:val="es-ES_tradnl"/>
        </w:rPr>
        <w:t>2 x FC28</w:t>
      </w:r>
      <w:r w:rsidR="003D49ED" w:rsidRPr="00931E52">
        <w:rPr>
          <w:color w:val="FF0000"/>
          <w:lang w:val="es-ES_tradnl"/>
        </w:rPr>
        <w:t xml:space="preserve"> de patas</w:t>
      </w:r>
      <w:r w:rsidRPr="00931E52">
        <w:rPr>
          <w:color w:val="FF0000"/>
          <w:lang w:val="es-ES_tradnl"/>
        </w:rPr>
        <w:t xml:space="preserve">, </w:t>
      </w:r>
      <w:r w:rsidR="003D49ED" w:rsidRPr="00931E52">
        <w:rPr>
          <w:color w:val="FF0000"/>
          <w:lang w:val="es-ES_tradnl"/>
        </w:rPr>
        <w:t>humedad</w:t>
      </w:r>
      <w:r w:rsidRPr="00931E52">
        <w:rPr>
          <w:color w:val="FF0000"/>
          <w:lang w:val="es-ES_tradnl"/>
        </w:rPr>
        <w:t xml:space="preserve"> ambiental)</w:t>
      </w:r>
      <w:r w:rsidR="0012181F" w:rsidRPr="00931E52">
        <w:rPr>
          <w:color w:val="FF0000"/>
          <w:lang w:val="es-ES_tradnl"/>
        </w:rPr>
        <w:t xml:space="preserve">. </w:t>
      </w:r>
      <w:r w:rsidR="00BC3DA7" w:rsidRPr="00931E52">
        <w:rPr>
          <w:color w:val="FF0000"/>
          <w:lang w:val="es-ES_tradnl"/>
        </w:rPr>
        <w:t>Contrastar fi</w:t>
      </w:r>
      <w:r w:rsidR="0012181F" w:rsidRPr="00931E52">
        <w:rPr>
          <w:color w:val="FF0000"/>
          <w:lang w:val="es-ES_tradnl"/>
        </w:rPr>
        <w:t xml:space="preserve">abilidad de sensores. </w:t>
      </w:r>
    </w:p>
    <w:p w14:paraId="54F6989C" w14:textId="2CC15B12" w:rsidR="0093178C"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humedad con cantidad de agua </w:t>
      </w:r>
      <w:r w:rsidR="00833082" w:rsidRPr="00931E52">
        <w:rPr>
          <w:color w:val="FF0000"/>
          <w:lang w:val="es-ES_tradnl"/>
        </w:rPr>
        <w:t>utilizada para el riego</w:t>
      </w:r>
    </w:p>
    <w:p w14:paraId="2A71A066" w14:textId="6660DB13" w:rsidR="00833082" w:rsidRPr="00931E52" w:rsidRDefault="00833082"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peso con cantidad de agua </w:t>
      </w:r>
    </w:p>
    <w:p w14:paraId="10E809D5" w14:textId="0B5A5091" w:rsidR="00AA4F36" w:rsidRPr="00931E52" w:rsidRDefault="00CD691C" w:rsidP="000248FC">
      <w:pPr>
        <w:pStyle w:val="Prrafodelista"/>
        <w:numPr>
          <w:ilvl w:val="0"/>
          <w:numId w:val="9"/>
        </w:numPr>
        <w:spacing w:after="120" w:line="360" w:lineRule="auto"/>
        <w:rPr>
          <w:color w:val="FF0000"/>
          <w:lang w:val="es-ES_tradnl"/>
        </w:rPr>
      </w:pPr>
      <w:r w:rsidRPr="00931E52">
        <w:rPr>
          <w:color w:val="FF0000"/>
          <w:lang w:val="es-ES_tradnl"/>
        </w:rPr>
        <w:t>Cuánto tarda en saturarse de agua el macetero, cuánta agua se necesita</w:t>
      </w:r>
      <w:r w:rsidR="000248FC" w:rsidRPr="00931E52">
        <w:rPr>
          <w:color w:val="FF0000"/>
          <w:lang w:val="es-ES_tradnl"/>
        </w:rPr>
        <w:t xml:space="preserve"> y mecanismos de alerta</w:t>
      </w:r>
      <w:r w:rsidR="00D422C6" w:rsidRPr="00931E52">
        <w:rPr>
          <w:color w:val="FF0000"/>
          <w:lang w:val="es-ES_tradnl"/>
        </w:rPr>
        <w:t>.</w:t>
      </w:r>
    </w:p>
    <w:p w14:paraId="342F0833" w14:textId="1F593E60" w:rsidR="00D422C6" w:rsidRPr="00931E52" w:rsidRDefault="00D422C6" w:rsidP="000248FC">
      <w:pPr>
        <w:pStyle w:val="Prrafodelista"/>
        <w:numPr>
          <w:ilvl w:val="0"/>
          <w:numId w:val="9"/>
        </w:numPr>
        <w:spacing w:after="120" w:line="360" w:lineRule="auto"/>
        <w:rPr>
          <w:color w:val="FF0000"/>
          <w:lang w:val="es-ES_tradnl"/>
        </w:rPr>
      </w:pPr>
      <w:r w:rsidRPr="00931E52">
        <w:rPr>
          <w:color w:val="FF0000"/>
          <w:lang w:val="es-ES_tradnl"/>
        </w:rPr>
        <w:t>Cómo varían los valores de humedad, peso y temperatura</w:t>
      </w:r>
      <w:r w:rsidR="0012181F" w:rsidRPr="00931E52">
        <w:rPr>
          <w:color w:val="FF0000"/>
          <w:lang w:val="es-ES_tradnl"/>
        </w:rPr>
        <w:t xml:space="preserve"> del estado seco a saturado de agua.</w:t>
      </w:r>
    </w:p>
    <w:p w14:paraId="1940F6FE" w14:textId="77777777" w:rsidR="00952547" w:rsidRPr="00931E52" w:rsidRDefault="004C2FDD" w:rsidP="003B3D02">
      <w:pPr>
        <w:pStyle w:val="Prrafodelista"/>
        <w:numPr>
          <w:ilvl w:val="0"/>
          <w:numId w:val="9"/>
        </w:numPr>
        <w:spacing w:after="120" w:line="360" w:lineRule="auto"/>
        <w:rPr>
          <w:color w:val="FF0000"/>
          <w:lang w:val="es-ES_tradnl"/>
        </w:rPr>
      </w:pPr>
      <w:r w:rsidRPr="00931E52">
        <w:rPr>
          <w:color w:val="FF0000"/>
          <w:lang w:val="es-ES_tradnl"/>
        </w:rPr>
        <w:t>Cómo o</w:t>
      </w:r>
      <w:r w:rsidR="0082355F" w:rsidRPr="00931E52">
        <w:rPr>
          <w:color w:val="FF0000"/>
          <w:lang w:val="es-ES_tradnl"/>
        </w:rPr>
        <w:t>ptimiza</w:t>
      </w:r>
      <w:r w:rsidRPr="00931E52">
        <w:rPr>
          <w:color w:val="FF0000"/>
          <w:lang w:val="es-ES_tradnl"/>
        </w:rPr>
        <w:t>r</w:t>
      </w:r>
      <w:r w:rsidR="0082355F" w:rsidRPr="00931E52">
        <w:rPr>
          <w:color w:val="FF0000"/>
          <w:lang w:val="es-ES_tradnl"/>
        </w:rPr>
        <w:t xml:space="preserve"> consumo energético</w:t>
      </w:r>
      <w:r w:rsidR="00B52564" w:rsidRPr="00931E52">
        <w:rPr>
          <w:color w:val="FF0000"/>
          <w:lang w:val="es-ES_tradnl"/>
        </w:rPr>
        <w:t xml:space="preserve"> o de agua</w:t>
      </w:r>
      <w:r w:rsidRPr="00931E52">
        <w:rPr>
          <w:color w:val="FF0000"/>
          <w:lang w:val="es-ES_tradnl"/>
        </w:rPr>
        <w:t xml:space="preserve"> con el sistema</w:t>
      </w:r>
      <w:r w:rsidR="0082355F" w:rsidRPr="00931E52">
        <w:rPr>
          <w:color w:val="FF0000"/>
          <w:lang w:val="es-ES_tradnl"/>
        </w:rPr>
        <w:t xml:space="preserve">. </w:t>
      </w:r>
    </w:p>
    <w:p w14:paraId="496F99FF" w14:textId="4CB70A54" w:rsidR="003D49ED" w:rsidRPr="00931E52" w:rsidRDefault="00BC3DA7" w:rsidP="003B3D02">
      <w:pPr>
        <w:pStyle w:val="Prrafodelista"/>
        <w:numPr>
          <w:ilvl w:val="0"/>
          <w:numId w:val="9"/>
        </w:numPr>
        <w:spacing w:after="120" w:line="360" w:lineRule="auto"/>
        <w:rPr>
          <w:color w:val="FF0000"/>
          <w:lang w:val="es-ES_tradnl"/>
        </w:rPr>
      </w:pPr>
      <w:r w:rsidRPr="00931E52">
        <w:rPr>
          <w:color w:val="FF0000"/>
          <w:lang w:val="es-ES_tradnl"/>
        </w:rPr>
        <w:t>Optimizar luz</w:t>
      </w:r>
      <w:r w:rsidR="009E32DB" w:rsidRPr="00931E52">
        <w:rPr>
          <w:color w:val="FF0000"/>
          <w:lang w:val="es-ES_tradnl"/>
        </w:rPr>
        <w:t xml:space="preserve"> artificial</w:t>
      </w:r>
      <w:r w:rsidRPr="00931E52">
        <w:rPr>
          <w:color w:val="FF0000"/>
          <w:lang w:val="es-ES_tradnl"/>
        </w:rPr>
        <w:t xml:space="preserve"> (led de alta potencia) en función de la luz </w:t>
      </w:r>
      <w:r w:rsidR="009E32DB" w:rsidRPr="00931E52">
        <w:rPr>
          <w:color w:val="FF0000"/>
          <w:lang w:val="es-ES_tradnl"/>
        </w:rPr>
        <w:t xml:space="preserve">ambiental </w:t>
      </w:r>
      <w:r w:rsidRPr="00931E52">
        <w:rPr>
          <w:color w:val="FF0000"/>
          <w:lang w:val="es-ES_tradnl"/>
        </w:rPr>
        <w:t>(sensor de luz)</w:t>
      </w:r>
    </w:p>
    <w:p w14:paraId="59737130" w14:textId="41989470" w:rsidR="00952547" w:rsidRPr="00931E52" w:rsidRDefault="00952547" w:rsidP="00952547">
      <w:pPr>
        <w:pStyle w:val="Prrafodelista"/>
        <w:numPr>
          <w:ilvl w:val="0"/>
          <w:numId w:val="9"/>
        </w:numPr>
        <w:spacing w:after="120" w:line="360" w:lineRule="auto"/>
        <w:rPr>
          <w:color w:val="FF0000"/>
          <w:lang w:val="es-ES_tradnl"/>
        </w:rPr>
      </w:pPr>
      <w:r w:rsidRPr="00931E52">
        <w:rPr>
          <w:color w:val="FF0000"/>
          <w:lang w:val="es-ES_tradnl"/>
        </w:rPr>
        <w:t>…</w:t>
      </w:r>
    </w:p>
    <w:p w14:paraId="3596C951" w14:textId="3ADDFC7D" w:rsidR="004F2F5F" w:rsidRDefault="007E6D3F" w:rsidP="00952547">
      <w:pPr>
        <w:spacing w:after="120" w:line="360" w:lineRule="auto"/>
        <w:rPr>
          <w:color w:val="FF0000"/>
          <w:u w:val="single"/>
          <w:lang w:val="es-ES_tradnl"/>
        </w:rPr>
      </w:pPr>
      <w:r w:rsidRPr="00931E52">
        <w:rPr>
          <w:color w:val="FF0000"/>
          <w:u w:val="single"/>
          <w:lang w:val="es-ES_tradnl"/>
        </w:rPr>
        <w:t>Por</w:t>
      </w:r>
      <w:r w:rsidR="005A5BA1" w:rsidRPr="00931E52">
        <w:rPr>
          <w:color w:val="FF0000"/>
          <w:u w:val="single"/>
          <w:lang w:val="es-ES_tradnl"/>
        </w:rPr>
        <w:t xml:space="preserve"> ejemplo</w:t>
      </w:r>
      <w:r w:rsidR="003735DB" w:rsidRPr="00931E52">
        <w:rPr>
          <w:color w:val="FF0000"/>
          <w:u w:val="single"/>
          <w:lang w:val="es-ES_tradnl"/>
        </w:rPr>
        <w:t>:</w:t>
      </w:r>
    </w:p>
    <w:p w14:paraId="712C1DA6" w14:textId="4480F6AE" w:rsidR="00E824F3" w:rsidRPr="00931E52" w:rsidRDefault="00E824F3" w:rsidP="00952547">
      <w:pPr>
        <w:spacing w:after="120" w:line="360" w:lineRule="auto"/>
        <w:rPr>
          <w:color w:val="FF0000"/>
          <w:u w:val="single"/>
          <w:lang w:val="es-ES_tradnl"/>
        </w:rPr>
      </w:pPr>
      <w:r>
        <w:rPr>
          <w:color w:val="FF0000"/>
          <w:u w:val="single"/>
          <w:lang w:val="es-ES_tradnl"/>
        </w:rPr>
        <w:t>TO-DO: aplicando los 6 casos de uso mencionados anteriormente -I</w:t>
      </w:r>
      <w:r w:rsidR="005518A8">
        <w:rPr>
          <w:color w:val="FF0000"/>
          <w:u w:val="single"/>
          <w:lang w:val="es-ES_tradnl"/>
        </w:rPr>
        <w:t>SMAEL</w:t>
      </w:r>
    </w:p>
    <w:tbl>
      <w:tblPr>
        <w:tblStyle w:val="Listaclara-nfasis1"/>
        <w:tblW w:w="0" w:type="auto"/>
        <w:tblLook w:val="04A0" w:firstRow="1" w:lastRow="0" w:firstColumn="1" w:lastColumn="0" w:noHBand="0" w:noVBand="1"/>
      </w:tblPr>
      <w:tblGrid>
        <w:gridCol w:w="2277"/>
        <w:gridCol w:w="7449"/>
      </w:tblGrid>
      <w:tr w:rsidR="00EC49FC" w14:paraId="0640721B" w14:textId="2F609D0C" w:rsidTr="00EC49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87598DF" w14:textId="1A762632" w:rsidR="00EC49FC" w:rsidRDefault="005A5BA1" w:rsidP="00306123">
            <w:pPr>
              <w:spacing w:after="120" w:line="360" w:lineRule="auto"/>
              <w:jc w:val="center"/>
              <w:rPr>
                <w:lang w:val="es-ES_tradnl"/>
              </w:rPr>
            </w:pPr>
            <w:r w:rsidRPr="00A7395F">
              <w:rPr>
                <w:lang w:val="es-ES_tradnl"/>
              </w:rPr>
              <w:t>Variación del dióxido de carbono</w:t>
            </w:r>
            <w:r w:rsidR="007E6D3F">
              <w:rPr>
                <w:lang w:val="es-ES_tradnl"/>
              </w:rPr>
              <w:t xml:space="preserve"> en un aula</w:t>
            </w:r>
            <w:r w:rsidRPr="00A7395F">
              <w:rPr>
                <w:lang w:val="es-ES_tradnl"/>
              </w:rPr>
              <w:t xml:space="preserve"> durante </w:t>
            </w:r>
            <w:r>
              <w:rPr>
                <w:lang w:val="es-ES_tradnl"/>
              </w:rPr>
              <w:t>la noche</w:t>
            </w:r>
          </w:p>
        </w:tc>
      </w:tr>
      <w:tr w:rsidR="001B6D34" w14:paraId="79307155" w14:textId="42766FB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13BDFDE" w14:textId="77777777" w:rsidR="001B6D34" w:rsidRDefault="00F1575C" w:rsidP="00B73435">
            <w:pPr>
              <w:spacing w:after="120" w:line="360" w:lineRule="auto"/>
              <w:rPr>
                <w:lang w:val="es-ES_tradnl"/>
              </w:rPr>
            </w:pPr>
            <w:r>
              <w:rPr>
                <w:lang w:val="es-ES_tradnl"/>
              </w:rPr>
              <w:t>Descripción</w:t>
            </w:r>
          </w:p>
          <w:p w14:paraId="2D3392D2" w14:textId="2E944F64" w:rsidR="00B64D97" w:rsidRPr="00B64D97" w:rsidRDefault="00B64D97" w:rsidP="00B64D97">
            <w:pPr>
              <w:spacing w:after="120" w:line="360" w:lineRule="auto"/>
              <w:rPr>
                <w:b w:val="0"/>
                <w:i/>
                <w:lang w:val="es-ES_tradnl"/>
              </w:rPr>
            </w:pPr>
            <w:r w:rsidRPr="00B64D97">
              <w:rPr>
                <w:b w:val="0"/>
                <w:i/>
                <w:lang w:val="es-ES_tradnl"/>
              </w:rPr>
              <w:t>Máximo 250 palabras</w:t>
            </w:r>
          </w:p>
          <w:p w14:paraId="716635F2" w14:textId="07AECC6C" w:rsidR="00B64D97" w:rsidRDefault="00B64D97" w:rsidP="00B73435">
            <w:pPr>
              <w:spacing w:after="120" w:line="360" w:lineRule="auto"/>
              <w:rPr>
                <w:lang w:val="es-ES_tradnl"/>
              </w:rPr>
            </w:pPr>
          </w:p>
        </w:tc>
        <w:tc>
          <w:tcPr>
            <w:tcW w:w="0" w:type="auto"/>
            <w:tcBorders>
              <w:left w:val="single" w:sz="4" w:space="0" w:color="auto"/>
            </w:tcBorders>
          </w:tcPr>
          <w:p w14:paraId="0C5D7043" w14:textId="77777777" w:rsidR="00FA04C8" w:rsidRDefault="00FA04C8" w:rsidP="004E3E46">
            <w:pPr>
              <w:cnfStyle w:val="000000100000" w:firstRow="0" w:lastRow="0" w:firstColumn="0" w:lastColumn="0" w:oddVBand="0" w:evenVBand="0" w:oddHBand="1" w:evenHBand="0" w:firstRowFirstColumn="0" w:firstRowLastColumn="0" w:lastRowFirstColumn="0" w:lastRowLastColumn="0"/>
              <w:rPr>
                <w:lang w:val="es-ES_tradnl"/>
              </w:rPr>
            </w:pPr>
            <w:r w:rsidRPr="00FA04C8">
              <w:rPr>
                <w:lang w:val="es-ES_tradnl"/>
              </w:rPr>
              <w:t>Una persona en reposo realiza unas 12 respiraciones por minuto que supone movilizar unos 360 litros/hora. Si analizamos un dormitorio de dos personas, durante toda la noche «respiran» muchos miles de litros de aire y el CO</w:t>
            </w:r>
            <w:r w:rsidRPr="00CC456B">
              <w:rPr>
                <w:vertAlign w:val="subscript"/>
                <w:lang w:val="es-ES_tradnl"/>
              </w:rPr>
              <w:t>2</w:t>
            </w:r>
            <w:r w:rsidRPr="00FA04C8">
              <w:rPr>
                <w:lang w:val="es-ES_tradnl"/>
              </w:rPr>
              <w:t xml:space="preserve"> aumenta rápidamente, reduciendo la calidad del aire interior y llegando a valores de 2.000ppm y con puntas de 2.500ppm, siendo éste un valor muy poco saludable</w:t>
            </w:r>
            <w:r w:rsidR="005A5BA1">
              <w:rPr>
                <w:lang w:val="es-ES_tradnl"/>
              </w:rPr>
              <w:t xml:space="preserve">. </w:t>
            </w:r>
            <w:r w:rsidR="004E3E46">
              <w:rPr>
                <w:lang w:val="es-ES_tradnl"/>
              </w:rPr>
              <w:t xml:space="preserve"> (Fuente: </w:t>
            </w:r>
            <w:hyperlink r:id="rId33" w:history="1">
              <w:r w:rsidR="004E3E46">
                <w:rPr>
                  <w:rStyle w:val="Hipervnculo"/>
                  <w:rFonts w:eastAsia="Times New Roman"/>
                </w:rPr>
                <w:t>https://evowall.com/co2-un-riesgo-evidente-en-la-vivienda/</w:t>
              </w:r>
            </w:hyperlink>
            <w:r w:rsidR="004E3E46">
              <w:rPr>
                <w:lang w:val="es-ES_tradnl"/>
              </w:rPr>
              <w:t>)</w:t>
            </w:r>
          </w:p>
          <w:p w14:paraId="77A8662B" w14:textId="77777777" w:rsidR="00CC456B" w:rsidRDefault="00CC456B" w:rsidP="004E3E46">
            <w:pPr>
              <w:cnfStyle w:val="000000100000" w:firstRow="0" w:lastRow="0" w:firstColumn="0" w:lastColumn="0" w:oddVBand="0" w:evenVBand="0" w:oddHBand="1" w:evenHBand="0" w:firstRowFirstColumn="0" w:firstRowLastColumn="0" w:lastRowFirstColumn="0" w:lastRowLastColumn="0"/>
              <w:rPr>
                <w:lang w:val="es-ES_tradnl"/>
              </w:rPr>
            </w:pPr>
          </w:p>
          <w:p w14:paraId="308B1D15" w14:textId="77777777" w:rsidR="00B61731" w:rsidRDefault="00CC456B"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lastRenderedPageBreak/>
              <w:t xml:space="preserve">En esta demostración se va a </w:t>
            </w:r>
            <w:r w:rsidR="00B61731">
              <w:rPr>
                <w:lang w:val="es-ES_tradnl"/>
              </w:rPr>
              <w:t>realizar</w:t>
            </w:r>
            <w:r>
              <w:rPr>
                <w:lang w:val="es-ES_tradnl"/>
              </w:rPr>
              <w:t xml:space="preserve"> la medición de</w:t>
            </w:r>
            <w:r w:rsidR="00B61731">
              <w:rPr>
                <w:lang w:val="es-ES_tradnl"/>
              </w:rPr>
              <w:t>l</w:t>
            </w:r>
            <w:r>
              <w:rPr>
                <w:lang w:val="es-ES_tradnl"/>
              </w:rPr>
              <w:t xml:space="preserve"> C02 durante dos noches</w:t>
            </w:r>
            <w:r w:rsidR="00B64D97">
              <w:rPr>
                <w:lang w:val="es-ES_tradnl"/>
              </w:rPr>
              <w:t xml:space="preserve">: </w:t>
            </w:r>
          </w:p>
          <w:p w14:paraId="2118F757" w14:textId="4D1FB667" w:rsidR="00B61731" w:rsidRDefault="00B61731"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1) </w:t>
            </w:r>
            <w:r w:rsidR="00B64D97">
              <w:rPr>
                <w:lang w:val="es-ES_tradnl"/>
              </w:rPr>
              <w:t xml:space="preserve">la primera sin plantas </w:t>
            </w:r>
            <w:r w:rsidR="007E6D3F">
              <w:rPr>
                <w:lang w:val="es-ES_tradnl"/>
              </w:rPr>
              <w:t>en el aula</w:t>
            </w:r>
            <w:r w:rsidR="00B64D97">
              <w:rPr>
                <w:lang w:val="es-ES_tradnl"/>
              </w:rPr>
              <w:t xml:space="preserve">, y </w:t>
            </w:r>
          </w:p>
          <w:p w14:paraId="54A97F80" w14:textId="3994CAD1" w:rsidR="00CC456B" w:rsidRPr="004E3E46" w:rsidRDefault="00B61731" w:rsidP="00B61731">
            <w:pPr>
              <w:cnfStyle w:val="000000100000" w:firstRow="0" w:lastRow="0" w:firstColumn="0" w:lastColumn="0" w:oddVBand="0" w:evenVBand="0" w:oddHBand="1" w:evenHBand="0" w:firstRowFirstColumn="0" w:firstRowLastColumn="0" w:lastRowFirstColumn="0" w:lastRowLastColumn="0"/>
              <w:rPr>
                <w:rFonts w:eastAsia="Times New Roman"/>
              </w:rPr>
            </w:pPr>
            <w:r>
              <w:rPr>
                <w:lang w:val="es-ES_tradnl"/>
              </w:rPr>
              <w:t xml:space="preserve">2) </w:t>
            </w:r>
            <w:r w:rsidR="00B64D97">
              <w:rPr>
                <w:lang w:val="es-ES_tradnl"/>
              </w:rPr>
              <w:t xml:space="preserve">la segunda con </w:t>
            </w:r>
            <w:r>
              <w:rPr>
                <w:lang w:val="es-ES_tradnl"/>
              </w:rPr>
              <w:t>dos plantas del tipo a y b</w:t>
            </w:r>
            <w:r w:rsidR="00B64D97">
              <w:rPr>
                <w:lang w:val="es-ES_tradnl"/>
              </w:rPr>
              <w:t>:</w:t>
            </w:r>
          </w:p>
        </w:tc>
      </w:tr>
      <w:tr w:rsidR="007F57DD" w14:paraId="0BCA16AF" w14:textId="77777777"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C357FAE" w14:textId="77777777" w:rsidR="007F57DD" w:rsidRDefault="007F57DD" w:rsidP="00B73435">
            <w:pPr>
              <w:spacing w:after="120" w:line="360" w:lineRule="auto"/>
              <w:rPr>
                <w:lang w:val="es-ES_tradnl"/>
              </w:rPr>
            </w:pPr>
            <w:r>
              <w:rPr>
                <w:lang w:val="es-ES_tradnl"/>
              </w:rPr>
              <w:lastRenderedPageBreak/>
              <w:t>Hipótesis</w:t>
            </w:r>
          </w:p>
          <w:p w14:paraId="029276F7" w14:textId="7B1D0426" w:rsidR="00B61731" w:rsidRPr="005D70B1" w:rsidRDefault="00B61731" w:rsidP="00B73435">
            <w:pPr>
              <w:spacing w:after="120" w:line="360" w:lineRule="auto"/>
              <w:rPr>
                <w:b w:val="0"/>
                <w:i/>
                <w:lang w:val="es-ES_tradnl"/>
              </w:rPr>
            </w:pPr>
            <w:r w:rsidRPr="00B61731">
              <w:rPr>
                <w:b w:val="0"/>
                <w:i/>
                <w:lang w:val="es-ES_tradnl"/>
              </w:rPr>
              <w:t>Qué se espera que suceda</w:t>
            </w:r>
            <w:r>
              <w:rPr>
                <w:b w:val="0"/>
                <w:i/>
                <w:lang w:val="es-ES_tradnl"/>
              </w:rPr>
              <w:t xml:space="preserve">. Máximo 100 </w:t>
            </w:r>
            <w:r w:rsidR="005846CF">
              <w:rPr>
                <w:b w:val="0"/>
                <w:i/>
                <w:lang w:val="es-ES_tradnl"/>
              </w:rPr>
              <w:t>palabras</w:t>
            </w:r>
          </w:p>
        </w:tc>
        <w:tc>
          <w:tcPr>
            <w:tcW w:w="0" w:type="auto"/>
            <w:tcBorders>
              <w:top w:val="single" w:sz="8" w:space="0" w:color="4F81BD" w:themeColor="accent1"/>
              <w:left w:val="single" w:sz="4" w:space="0" w:color="auto"/>
              <w:bottom w:val="single" w:sz="8" w:space="0" w:color="4F81BD" w:themeColor="accent1"/>
            </w:tcBorders>
          </w:tcPr>
          <w:p w14:paraId="47EA8A57" w14:textId="76E4ECCF" w:rsidR="007F57DD" w:rsidRDefault="00BE3EB1"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Las plantas absorben</w:t>
            </w:r>
            <w:r w:rsidR="005846CF">
              <w:rPr>
                <w:lang w:val="es-ES_tradnl"/>
              </w:rPr>
              <w:t xml:space="preserve"> CO</w:t>
            </w:r>
            <w:r w:rsidR="005846CF" w:rsidRPr="005846CF">
              <w:rPr>
                <w:vertAlign w:val="subscript"/>
                <w:lang w:val="es-ES_tradnl"/>
              </w:rPr>
              <w:t>2</w:t>
            </w:r>
            <w:r w:rsidR="005846CF">
              <w:rPr>
                <w:lang w:val="es-ES_tradnl"/>
              </w:rPr>
              <w:t>. Se espera que el incremento del C02 en la segunda medición sea menor que la primera</w:t>
            </w:r>
          </w:p>
        </w:tc>
      </w:tr>
      <w:tr w:rsidR="001B6D34" w14:paraId="7DFBE43C" w14:textId="058D232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47E515B" w14:textId="77777777" w:rsidR="001B6D34" w:rsidRDefault="00EC49FC" w:rsidP="00B73435">
            <w:pPr>
              <w:spacing w:after="120" w:line="360" w:lineRule="auto"/>
              <w:rPr>
                <w:lang w:val="es-ES_tradnl"/>
              </w:rPr>
            </w:pPr>
            <w:r>
              <w:rPr>
                <w:lang w:val="es-ES_tradnl"/>
              </w:rPr>
              <w:t>Demostración</w:t>
            </w:r>
          </w:p>
          <w:p w14:paraId="5278C3C9" w14:textId="07F8547A" w:rsidR="00325595" w:rsidRDefault="00325595" w:rsidP="00B73435">
            <w:pPr>
              <w:spacing w:after="120" w:line="360" w:lineRule="auto"/>
              <w:rPr>
                <w:lang w:val="es-ES_tradnl"/>
              </w:rPr>
            </w:pPr>
            <w:r>
              <w:rPr>
                <w:b w:val="0"/>
                <w:i/>
                <w:lang w:val="es-ES_tradnl"/>
              </w:rPr>
              <w:t>Max 1 min video describiendo el setup del experimento</w:t>
            </w:r>
          </w:p>
        </w:tc>
        <w:tc>
          <w:tcPr>
            <w:tcW w:w="0" w:type="auto"/>
            <w:tcBorders>
              <w:left w:val="single" w:sz="4" w:space="0" w:color="auto"/>
            </w:tcBorders>
          </w:tcPr>
          <w:p w14:paraId="128B2860" w14:textId="3889B40A" w:rsidR="001B6D34" w:rsidRDefault="00EC49FC" w:rsidP="00952547">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Enlace a</w:t>
            </w:r>
            <w:r w:rsidR="00E91A0B">
              <w:rPr>
                <w:lang w:val="es-ES_tradnl"/>
              </w:rPr>
              <w:t>l</w:t>
            </w:r>
            <w:r>
              <w:rPr>
                <w:lang w:val="es-ES_tradnl"/>
              </w:rPr>
              <w:t xml:space="preserve"> video</w:t>
            </w:r>
            <w:r w:rsidR="00E91A0B">
              <w:rPr>
                <w:lang w:val="es-ES_tradnl"/>
              </w:rPr>
              <w:t xml:space="preserve"> de demostración en </w:t>
            </w:r>
            <w:r w:rsidR="00B269A2">
              <w:rPr>
                <w:lang w:val="es-ES_tradnl"/>
              </w:rPr>
              <w:t>SharePoint</w:t>
            </w:r>
            <w:r w:rsidR="00E91A0B">
              <w:rPr>
                <w:lang w:val="es-ES_tradnl"/>
              </w:rPr>
              <w:t xml:space="preserve"> (Ver anexo I)</w:t>
            </w:r>
          </w:p>
        </w:tc>
      </w:tr>
      <w:tr w:rsidR="001B6D34" w14:paraId="34F4AF05" w14:textId="7F98B919"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36FD96B" w14:textId="36B3160E" w:rsidR="001B6D34" w:rsidRDefault="00E91A0B" w:rsidP="00B73435">
            <w:pPr>
              <w:spacing w:after="120" w:line="360" w:lineRule="auto"/>
              <w:rPr>
                <w:lang w:val="es-ES_tradnl"/>
              </w:rPr>
            </w:pPr>
            <w:r>
              <w:rPr>
                <w:lang w:val="es-ES_tradnl"/>
              </w:rPr>
              <w:t>Datos</w:t>
            </w:r>
          </w:p>
        </w:tc>
        <w:tc>
          <w:tcPr>
            <w:tcW w:w="0" w:type="auto"/>
            <w:tcBorders>
              <w:left w:val="single" w:sz="4" w:space="0" w:color="auto"/>
            </w:tcBorders>
          </w:tcPr>
          <w:p w14:paraId="4DA74E07" w14:textId="15CCB9F4" w:rsidR="001B6D34" w:rsidRDefault="00E91A0B"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 xml:space="preserve">Enlace al dataset en </w:t>
            </w:r>
            <w:r w:rsidR="00B269A2">
              <w:rPr>
                <w:lang w:val="es-ES_tradnl"/>
              </w:rPr>
              <w:t>SharePoint</w:t>
            </w:r>
            <w:r w:rsidR="00325595">
              <w:rPr>
                <w:lang w:val="es-ES_tradnl"/>
              </w:rPr>
              <w:t xml:space="preserve"> (fichero tipo csv, excel)</w:t>
            </w:r>
            <w:r>
              <w:rPr>
                <w:lang w:val="es-ES_tradnl"/>
              </w:rPr>
              <w:t xml:space="preserve"> (Ver anexo I)</w:t>
            </w:r>
          </w:p>
          <w:p w14:paraId="2101E633" w14:textId="00329CBA" w:rsidR="00325595" w:rsidRDefault="00325595"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Describir aquí qué es cada columna del dataset y en qué unidades está medido</w:t>
            </w:r>
          </w:p>
        </w:tc>
      </w:tr>
      <w:tr w:rsidR="001B6D34" w14:paraId="3C7C2D75" w14:textId="60E8FE94"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9EB21CB" w14:textId="1AE8E308" w:rsidR="001B6D34" w:rsidRDefault="00B73435" w:rsidP="00B73435">
            <w:pPr>
              <w:spacing w:after="120" w:line="360" w:lineRule="auto"/>
              <w:rPr>
                <w:lang w:val="es-ES_tradnl"/>
              </w:rPr>
            </w:pPr>
            <w:r>
              <w:rPr>
                <w:lang w:val="es-ES_tradnl"/>
              </w:rPr>
              <w:t>Interpretación</w:t>
            </w:r>
          </w:p>
        </w:tc>
        <w:tc>
          <w:tcPr>
            <w:tcW w:w="0" w:type="auto"/>
            <w:tcBorders>
              <w:left w:val="single" w:sz="4" w:space="0" w:color="auto"/>
            </w:tcBorders>
          </w:tcPr>
          <w:p w14:paraId="657B5B9D" w14:textId="074E38F9" w:rsidR="001B6D34" w:rsidRDefault="00B73435" w:rsidP="005D70B1">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Interpretar resultados</w:t>
            </w:r>
            <w:r w:rsidR="00B269A2">
              <w:rPr>
                <w:lang w:val="es-ES_tradnl"/>
              </w:rPr>
              <w:t>. En qué hay que fijarse en el dataset</w:t>
            </w:r>
            <w:r>
              <w:rPr>
                <w:lang w:val="es-ES_tradnl"/>
              </w:rPr>
              <w:t xml:space="preserve">. </w:t>
            </w:r>
            <w:r w:rsidR="00BC57F6">
              <w:rPr>
                <w:lang w:val="es-ES_tradnl"/>
              </w:rPr>
              <w:t>¿hipótesis cumplida?</w:t>
            </w:r>
            <w:r w:rsidR="005D70B1">
              <w:rPr>
                <w:lang w:val="es-ES_tradnl"/>
              </w:rPr>
              <w:t xml:space="preserve"> No tiene por qué cumplirse. Lo importante es justificar por qué</w:t>
            </w:r>
            <w:r>
              <w:rPr>
                <w:lang w:val="es-ES_tradnl"/>
              </w:rPr>
              <w:t xml:space="preserve"> ha </w:t>
            </w:r>
            <w:r w:rsidR="005D70B1">
              <w:rPr>
                <w:lang w:val="es-ES_tradnl"/>
              </w:rPr>
              <w:t>podido suceder</w:t>
            </w:r>
            <w:r>
              <w:rPr>
                <w:lang w:val="es-ES_tradnl"/>
              </w:rPr>
              <w:t xml:space="preserve">. </w:t>
            </w:r>
            <w:r w:rsidR="005D70B1">
              <w:rPr>
                <w:lang w:val="es-ES_tradnl"/>
              </w:rPr>
              <w:t>¿</w:t>
            </w:r>
            <w:r>
              <w:rPr>
                <w:lang w:val="es-ES_tradnl"/>
              </w:rPr>
              <w:t>Qué se ha aprendido</w:t>
            </w:r>
            <w:r w:rsidR="005D70B1">
              <w:rPr>
                <w:lang w:val="es-ES_tradnl"/>
              </w:rPr>
              <w:t>?</w:t>
            </w:r>
            <w:r w:rsidR="00B269A2">
              <w:rPr>
                <w:lang w:val="es-ES_tradnl"/>
              </w:rPr>
              <w:t>. Incluir gráficos o lo que se estime oportuno para el entendimiento.</w:t>
            </w:r>
          </w:p>
        </w:tc>
      </w:tr>
    </w:tbl>
    <w:p w14:paraId="69417AC9" w14:textId="38F67480" w:rsidR="009E32DB" w:rsidRDefault="00E3527B">
      <w:pPr>
        <w:rPr>
          <w:smallCaps/>
          <w:spacing w:val="5"/>
          <w:sz w:val="36"/>
          <w:szCs w:val="36"/>
          <w:lang w:val="es-ES_tradnl"/>
        </w:rPr>
      </w:pPr>
      <w:r w:rsidRPr="00E3527B">
        <w:rPr>
          <w:color w:val="FF0000"/>
          <w:lang w:val="es-ES_tradnl"/>
        </w:rPr>
        <w:t>TO-DO LO DE ARRIBA ES UN EJEMPLO, NO LE CAMBIÉ EL COLOR PARA QUE SE PUDIERA USAR</w:t>
      </w:r>
      <w:r w:rsidR="009E32DB">
        <w:rPr>
          <w:lang w:val="es-ES_tradnl"/>
        </w:rPr>
        <w:br w:type="page"/>
      </w:r>
    </w:p>
    <w:p w14:paraId="2B8783E4" w14:textId="3D266D66" w:rsidR="00311343" w:rsidRPr="000C1615" w:rsidRDefault="006F42ED" w:rsidP="00311343">
      <w:pPr>
        <w:pStyle w:val="Ttulo1"/>
        <w:rPr>
          <w:lang w:val="es-ES_tradnl"/>
        </w:rPr>
      </w:pPr>
      <w:bookmarkStart w:id="27" w:name="_Toc120886669"/>
      <w:r>
        <w:rPr>
          <w:lang w:val="es-ES_tradnl"/>
        </w:rPr>
        <w:lastRenderedPageBreak/>
        <w:t xml:space="preserve">4. </w:t>
      </w:r>
      <w:r w:rsidR="00DB03E0">
        <w:rPr>
          <w:lang w:val="es-ES_tradnl"/>
        </w:rPr>
        <w:t xml:space="preserve">Discusión y </w:t>
      </w:r>
      <w:r w:rsidR="00311343" w:rsidRPr="000C1615">
        <w:rPr>
          <w:lang w:val="es-ES_tradnl"/>
        </w:rPr>
        <w:t>C</w:t>
      </w:r>
      <w:r w:rsidR="001D2A44">
        <w:rPr>
          <w:lang w:val="es-ES_tradnl"/>
        </w:rPr>
        <w:t>onclusiones</w:t>
      </w:r>
      <w:bookmarkEnd w:id="27"/>
    </w:p>
    <w:p w14:paraId="26BFBE80" w14:textId="2E0EAD6F" w:rsidR="008B2185" w:rsidRDefault="006F42ED" w:rsidP="008B2185">
      <w:pPr>
        <w:rPr>
          <w:color w:val="FF0000"/>
          <w:lang w:val="es-ES_tradnl"/>
        </w:rPr>
      </w:pPr>
      <w:r w:rsidRPr="00F717DE">
        <w:rPr>
          <w:color w:val="FF0000"/>
          <w:lang w:val="es-ES_tradnl"/>
        </w:rPr>
        <w:t>Reflexiones sobre</w:t>
      </w:r>
      <w:r w:rsidR="00DB03E0" w:rsidRPr="00F717DE">
        <w:rPr>
          <w:color w:val="FF0000"/>
          <w:lang w:val="es-ES_tradnl"/>
        </w:rPr>
        <w:t xml:space="preserve"> la experiencia en la implementación del proyecto. </w:t>
      </w:r>
      <w:bookmarkStart w:id="28" w:name="_Toc461380122"/>
    </w:p>
    <w:p w14:paraId="04203B9E" w14:textId="3EB4294C" w:rsidR="00AE26FF" w:rsidRPr="00F717DE" w:rsidRDefault="00AE26FF" w:rsidP="008B2185">
      <w:pPr>
        <w:rPr>
          <w:color w:val="FF0000"/>
          <w:lang w:val="es-ES_tradnl"/>
        </w:rPr>
      </w:pPr>
      <w:r>
        <w:rPr>
          <w:color w:val="FF0000"/>
          <w:lang w:val="es-ES_tradnl"/>
        </w:rPr>
        <w:t>TO-DO entre todos</w:t>
      </w:r>
    </w:p>
    <w:p w14:paraId="0FD7689F" w14:textId="77777777" w:rsidR="008B2185" w:rsidRDefault="008B2185" w:rsidP="008B2185">
      <w:pPr>
        <w:rPr>
          <w:lang w:val="es-ES_tradnl"/>
        </w:rPr>
      </w:pPr>
    </w:p>
    <w:p w14:paraId="5A4FABD8" w14:textId="63AA5888" w:rsidR="00DB03E0" w:rsidRPr="00DF7BC0" w:rsidRDefault="008B2185" w:rsidP="00DB03E0">
      <w:pPr>
        <w:pStyle w:val="Ttulo2"/>
        <w:rPr>
          <w:noProof/>
          <w:lang w:val="es-ES_tradnl"/>
        </w:rPr>
      </w:pPr>
      <w:bookmarkStart w:id="29" w:name="_Toc120886670"/>
      <w:r>
        <w:rPr>
          <w:noProof/>
          <w:lang w:val="es-ES_tradnl"/>
        </w:rPr>
        <w:t>4.1</w:t>
      </w:r>
      <w:r w:rsidR="00DB03E0" w:rsidRPr="00DF7BC0">
        <w:rPr>
          <w:noProof/>
          <w:lang w:val="es-ES_tradnl"/>
        </w:rPr>
        <w:t xml:space="preserve"> Limitaciones y dificultades encontradas</w:t>
      </w:r>
      <w:bookmarkEnd w:id="28"/>
      <w:bookmarkEnd w:id="29"/>
    </w:p>
    <w:p w14:paraId="3D8050DD" w14:textId="6F85FCE1" w:rsidR="00DB03E0" w:rsidRPr="00034419" w:rsidRDefault="00C14686" w:rsidP="00FE4E7C">
      <w:pPr>
        <w:jc w:val="both"/>
        <w:rPr>
          <w:rFonts w:asciiTheme="minorHAnsi" w:hAnsiTheme="minorHAnsi" w:cstheme="minorHAnsi"/>
          <w:noProof/>
          <w:color w:val="808080" w:themeColor="background1" w:themeShade="80"/>
          <w:lang w:val="es-ES_tradnl"/>
        </w:rPr>
      </w:pPr>
      <w:r w:rsidRPr="00034419">
        <w:rPr>
          <w:rFonts w:asciiTheme="minorHAnsi" w:hAnsiTheme="minorHAnsi" w:cstheme="minorHAnsi"/>
          <w:noProof/>
          <w:color w:val="808080" w:themeColor="background1" w:themeShade="80"/>
          <w:lang w:val="es-ES_tradnl"/>
        </w:rPr>
        <w:t>Descubirmos que la ESP32 no tolera clock stretching bien, ni tampoco permite usar una segunda unidad de ADC ni I2C si se utiliza el módulo Wi-Fi.</w:t>
      </w:r>
      <w:r w:rsidR="00104B77" w:rsidRPr="00034419">
        <w:rPr>
          <w:rFonts w:asciiTheme="minorHAnsi" w:hAnsiTheme="minorHAnsi" w:cstheme="minorHAnsi"/>
          <w:noProof/>
          <w:color w:val="808080" w:themeColor="background1" w:themeShade="80"/>
          <w:lang w:val="es-ES_tradnl"/>
        </w:rPr>
        <w:t xml:space="preserve"> Esto nos ha prevenido de usar algunos sensores, así como de usar más de 1 vez el mismo sensor (ya que tienen misma dirección y la única forma de llamarlos sería utilizar un segundo bus I2C).</w:t>
      </w:r>
    </w:p>
    <w:p w14:paraId="02432E97" w14:textId="1F6697B9" w:rsidR="00B23A3D" w:rsidRPr="00034419" w:rsidRDefault="00B23A3D" w:rsidP="00FE4E7C">
      <w:pPr>
        <w:jc w:val="both"/>
        <w:rPr>
          <w:rFonts w:asciiTheme="minorHAnsi" w:hAnsiTheme="minorHAnsi" w:cstheme="minorHAnsi"/>
          <w:noProof/>
          <w:color w:val="808080" w:themeColor="background1" w:themeShade="80"/>
          <w:lang w:val="es-ES_tradnl"/>
        </w:rPr>
      </w:pPr>
      <w:r w:rsidRPr="00034419">
        <w:rPr>
          <w:rFonts w:asciiTheme="minorHAnsi" w:hAnsiTheme="minorHAnsi" w:cstheme="minorHAnsi"/>
          <w:noProof/>
          <w:color w:val="808080" w:themeColor="background1" w:themeShade="80"/>
          <w:lang w:val="es-ES_tradnl"/>
        </w:rPr>
        <w:t>Además por falta de presupuesto y equipo especializado no pudim</w:t>
      </w:r>
      <w:r w:rsidR="00914191" w:rsidRPr="00034419">
        <w:rPr>
          <w:rFonts w:asciiTheme="minorHAnsi" w:hAnsiTheme="minorHAnsi" w:cstheme="minorHAnsi"/>
          <w:noProof/>
          <w:color w:val="808080" w:themeColor="background1" w:themeShade="80"/>
          <w:lang w:val="es-ES_tradnl"/>
        </w:rPr>
        <w:t>o</w:t>
      </w:r>
      <w:r w:rsidRPr="00034419">
        <w:rPr>
          <w:rFonts w:asciiTheme="minorHAnsi" w:hAnsiTheme="minorHAnsi" w:cstheme="minorHAnsi"/>
          <w:noProof/>
          <w:color w:val="808080" w:themeColor="background1" w:themeShade="80"/>
          <w:lang w:val="es-ES_tradnl"/>
        </w:rPr>
        <w:t xml:space="preserve">s probar los sistemas interactuando con el agua en sí, sino utilizando el aire como fluido para simular la generación de electricidad, y dos sensores no relacionados para simualr la medida de toxinas antes y después de un filtro (que tampoco se puedo probar).  </w:t>
      </w:r>
    </w:p>
    <w:p w14:paraId="3896E555" w14:textId="793024E9" w:rsidR="00DB03E0" w:rsidRPr="001D5925" w:rsidRDefault="001D5925" w:rsidP="00DB03E0">
      <w:pPr>
        <w:rPr>
          <w:noProof/>
          <w:color w:val="FF0000"/>
          <w:lang w:val="es-ES_tradnl"/>
        </w:rPr>
      </w:pPr>
      <w:r w:rsidRPr="001D5925">
        <w:rPr>
          <w:noProof/>
          <w:color w:val="FF0000"/>
          <w:lang w:val="es-ES_tradnl"/>
        </w:rPr>
        <w:t>TO-DO COMPL</w:t>
      </w:r>
      <w:r w:rsidR="00B23A3D">
        <w:rPr>
          <w:noProof/>
          <w:color w:val="FF0000"/>
          <w:lang w:val="es-ES_tradnl"/>
        </w:rPr>
        <w:t>E</w:t>
      </w:r>
      <w:r w:rsidRPr="001D5925">
        <w:rPr>
          <w:noProof/>
          <w:color w:val="FF0000"/>
          <w:lang w:val="es-ES_tradnl"/>
        </w:rPr>
        <w:t>TAR</w:t>
      </w:r>
    </w:p>
    <w:p w14:paraId="6EAA81E1" w14:textId="666A24AA" w:rsidR="00DB03E0" w:rsidRDefault="008B2185" w:rsidP="00B23A3D">
      <w:pPr>
        <w:pStyle w:val="Ttulo2"/>
        <w:rPr>
          <w:noProof/>
          <w:lang w:val="es-ES_tradnl"/>
        </w:rPr>
      </w:pPr>
      <w:bookmarkStart w:id="30" w:name="_Toc461380124"/>
      <w:bookmarkStart w:id="31" w:name="_Toc120886671"/>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30"/>
      <w:bookmarkEnd w:id="31"/>
    </w:p>
    <w:p w14:paraId="1E0CF576" w14:textId="6CDD41E0" w:rsidR="00B23A3D" w:rsidRPr="00034419" w:rsidRDefault="00B23A3D" w:rsidP="00B23A3D">
      <w:pPr>
        <w:pStyle w:val="paragraph"/>
        <w:jc w:val="both"/>
        <w:textAlignment w:val="baseline"/>
        <w:rPr>
          <w:rStyle w:val="normaltextrun"/>
          <w:rFonts w:ascii="Calibri" w:hAnsi="Calibri" w:cs="Calibri"/>
          <w:color w:val="808080" w:themeColor="background1" w:themeShade="80"/>
          <w:sz w:val="22"/>
          <w:szCs w:val="22"/>
        </w:rPr>
      </w:pPr>
      <w:r w:rsidRPr="00034419">
        <w:rPr>
          <w:rStyle w:val="normaltextrun"/>
          <w:rFonts w:ascii="Calibri" w:hAnsi="Calibri" w:cs="Calibri"/>
          <w:color w:val="808080" w:themeColor="background1" w:themeShade="80"/>
          <w:sz w:val="22"/>
          <w:szCs w:val="22"/>
        </w:rPr>
        <w:t>Este sistema con pequeñas modificaciones sería capaz de</w:t>
      </w:r>
      <w:r w:rsidR="00641255" w:rsidRPr="00034419">
        <w:rPr>
          <w:rStyle w:val="normaltextrun"/>
          <w:rFonts w:ascii="Calibri" w:hAnsi="Calibri" w:cs="Calibri"/>
          <w:color w:val="808080" w:themeColor="background1" w:themeShade="80"/>
          <w:sz w:val="22"/>
          <w:szCs w:val="22"/>
        </w:rPr>
        <w:t xml:space="preserve"> realizar la tarea dada</w:t>
      </w:r>
      <w:r w:rsidR="00DE22EF" w:rsidRPr="00034419">
        <w:rPr>
          <w:rStyle w:val="normaltextrun"/>
          <w:rFonts w:ascii="Calibri" w:hAnsi="Calibri" w:cs="Calibri"/>
          <w:color w:val="808080" w:themeColor="background1" w:themeShade="80"/>
          <w:sz w:val="22"/>
          <w:szCs w:val="22"/>
        </w:rPr>
        <w:t xml:space="preserve"> de generar electricidad</w:t>
      </w:r>
      <w:r w:rsidR="00641255" w:rsidRPr="00034419">
        <w:rPr>
          <w:rStyle w:val="normaltextrun"/>
          <w:rFonts w:ascii="Calibri" w:hAnsi="Calibri" w:cs="Calibri"/>
          <w:color w:val="808080" w:themeColor="background1" w:themeShade="80"/>
          <w:sz w:val="22"/>
          <w:szCs w:val="22"/>
        </w:rPr>
        <w:t>.</w:t>
      </w:r>
    </w:p>
    <w:p w14:paraId="2F3A11E0" w14:textId="4CBB34D8"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t>Los filtros del sistema podrían mejorarse para permitir el consumo humano.</w:t>
      </w:r>
    </w:p>
    <w:p w14:paraId="61CC84A8" w14:textId="77777777"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color w:val="808080" w:themeColor="background1" w:themeShade="80"/>
            <w:sz w:val="22"/>
            <w:szCs w:val="22"/>
          </w:rPr>
          <w:id w:val="2107843261"/>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Sec14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Sector Elecricidad, 2014)</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w:t>
      </w:r>
      <w:r w:rsidRPr="00034419">
        <w:rPr>
          <w:rStyle w:val="eop"/>
          <w:rFonts w:ascii="Calibri" w:hAnsi="Calibri" w:cs="Calibri"/>
          <w:color w:val="808080" w:themeColor="background1" w:themeShade="80"/>
          <w:sz w:val="22"/>
          <w:szCs w:val="22"/>
        </w:rPr>
        <w:t> </w:t>
      </w:r>
    </w:p>
    <w:p w14:paraId="7E0A0967" w14:textId="77777777" w:rsidR="00B23A3D" w:rsidRPr="00034419" w:rsidRDefault="00B23A3D" w:rsidP="00B23A3D">
      <w:pPr>
        <w:pStyle w:val="paragraph"/>
        <w:jc w:val="both"/>
        <w:textAlignment w:val="baseline"/>
        <w:rPr>
          <w:rStyle w:val="eop"/>
          <w:color w:val="808080" w:themeColor="background1" w:themeShade="80"/>
        </w:rPr>
      </w:pPr>
      <w:r w:rsidRPr="00034419">
        <w:rPr>
          <w:rStyle w:val="normaltextrun"/>
          <w:rFonts w:ascii="Calibri" w:hAnsi="Calibri" w:cs="Calibri"/>
          <w:color w:val="808080" w:themeColor="background1" w:themeShade="80"/>
          <w:sz w:val="22"/>
          <w:szCs w:val="22"/>
        </w:rPr>
        <w:t xml:space="preserve">Por último, para reducir la energía que el sistema electrónico consumiría, sería posible combinar los sistemas de radio de galena </w:t>
      </w:r>
      <w:sdt>
        <w:sdtPr>
          <w:rPr>
            <w:rStyle w:val="normaltextrun"/>
            <w:rFonts w:ascii="Calibri" w:hAnsi="Calibri" w:cs="Calibri"/>
            <w:color w:val="808080" w:themeColor="background1" w:themeShade="80"/>
            <w:sz w:val="22"/>
            <w:szCs w:val="22"/>
          </w:rPr>
          <w:id w:val="-1696836997"/>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iee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ieee.org,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768699710"/>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Jos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Giordano,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el ladrón de julios </w:t>
      </w:r>
      <w:sdt>
        <w:sdtPr>
          <w:rPr>
            <w:rStyle w:val="normaltextrun"/>
            <w:rFonts w:ascii="Calibri" w:hAnsi="Calibri" w:cs="Calibri"/>
            <w:color w:val="808080" w:themeColor="background1" w:themeShade="80"/>
            <w:sz w:val="22"/>
            <w:szCs w:val="22"/>
          </w:rPr>
          <w:id w:val="-79343460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osc16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oscar, 2016)</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o el sistema del </w:t>
      </w:r>
      <w:r w:rsidRPr="00034419">
        <w:rPr>
          <w:rStyle w:val="normaltextrun"/>
          <w:rFonts w:ascii="Calibri" w:hAnsi="Calibri" w:cs="Calibri"/>
          <w:i/>
          <w:iCs/>
          <w:color w:val="808080" w:themeColor="background1" w:themeShade="80"/>
          <w:sz w:val="22"/>
          <w:szCs w:val="22"/>
        </w:rPr>
        <w:t>Smart Necklace</w:t>
      </w:r>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89624556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Eli22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Montalbano, 2022)</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34"/>
          <w:footerReference w:type="even" r:id="rId35"/>
          <w:headerReference w:type="first" r:id="rId36"/>
          <w:footerReference w:type="first" r:id="rId37"/>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32" w:name="_Toc120886672"/>
      <w:r>
        <w:rPr>
          <w:lang w:val="es-ES_tradnl"/>
        </w:rPr>
        <w:lastRenderedPageBreak/>
        <w:t>Referencias</w:t>
      </w:r>
      <w:bookmarkEnd w:id="32"/>
    </w:p>
    <w:p w14:paraId="2CDB1FD5" w14:textId="4296F9E7" w:rsidR="009E068D" w:rsidRPr="00CE5B32" w:rsidRDefault="009E068D" w:rsidP="009E068D">
      <w:pPr>
        <w:rPr>
          <w:rFonts w:asciiTheme="minorHAnsi" w:hAnsiTheme="minorHAnsi" w:cstheme="minorHAnsi"/>
          <w:color w:val="FF0000"/>
          <w:lang w:val="es-ES_tradnl"/>
        </w:rPr>
      </w:pPr>
      <w:r w:rsidRPr="00CE5B32">
        <w:rPr>
          <w:rFonts w:asciiTheme="minorHAnsi" w:hAnsiTheme="minorHAnsi" w:cstheme="minorHAnsi"/>
          <w:color w:val="FF0000"/>
          <w:lang w:val="es-ES_tradnl"/>
        </w:rPr>
        <w:t>TO-DO LIMPIAR DE BASURA</w:t>
      </w:r>
    </w:p>
    <w:p w14:paraId="7E01CCE5" w14:textId="77777777" w:rsidR="00933AE0" w:rsidRPr="00CE5B32" w:rsidRDefault="00933AE0" w:rsidP="00B16512">
      <w:pPr>
        <w:ind w:left="426" w:hanging="426"/>
        <w:rPr>
          <w:rFonts w:asciiTheme="minorHAnsi" w:hAnsiTheme="minorHAnsi" w:cstheme="minorHAnsi"/>
          <w:lang w:val="es-ES_tradnl"/>
        </w:rPr>
      </w:pPr>
    </w:p>
    <w:sdt>
      <w:sdtPr>
        <w:rPr>
          <w:rFonts w:asciiTheme="minorHAnsi" w:hAnsiTheme="minorHAnsi" w:cstheme="minorHAnsi"/>
        </w:rPr>
        <w:id w:val="111145805"/>
        <w:bibliography/>
      </w:sdtPr>
      <w:sdtEndPr>
        <w:rPr>
          <w:rFonts w:asciiTheme="majorHAnsi" w:hAnsiTheme="majorHAnsi" w:cstheme="majorBidi"/>
        </w:rPr>
      </w:sdtEndPr>
      <w:sdtContent>
        <w:p w14:paraId="63042311" w14:textId="1A6513C9" w:rsidR="002B27CB" w:rsidRPr="00CE5B32" w:rsidRDefault="00864816" w:rsidP="00CC6A03">
          <w:pPr>
            <w:pStyle w:val="Bibliografa"/>
            <w:ind w:left="720" w:hanging="720"/>
            <w:jc w:val="both"/>
            <w:rPr>
              <w:rFonts w:asciiTheme="minorHAnsi" w:hAnsiTheme="minorHAnsi" w:cstheme="minorHAnsi"/>
              <w:noProof/>
              <w:lang w:val="es-ES_tradnl"/>
            </w:rPr>
          </w:pPr>
          <w:r w:rsidRPr="00CE5B32">
            <w:rPr>
              <w:rFonts w:asciiTheme="minorHAnsi" w:hAnsiTheme="minorHAnsi" w:cstheme="minorHAnsi"/>
            </w:rPr>
            <w:fldChar w:fldCharType="begin"/>
          </w:r>
          <w:r w:rsidRPr="00CE5B32">
            <w:rPr>
              <w:rFonts w:asciiTheme="minorHAnsi" w:hAnsiTheme="minorHAnsi" w:cstheme="minorHAnsi"/>
            </w:rPr>
            <w:instrText>BIBLIOGRAPHY</w:instrText>
          </w:r>
          <w:r w:rsidRPr="00CE5B32">
            <w:rPr>
              <w:rFonts w:asciiTheme="minorHAnsi" w:hAnsiTheme="minorHAnsi" w:cstheme="minorHAnsi"/>
            </w:rPr>
            <w:fldChar w:fldCharType="separate"/>
          </w:r>
          <w:r w:rsidR="002B27CB" w:rsidRPr="00CE5B32">
            <w:rPr>
              <w:rFonts w:asciiTheme="minorHAnsi" w:hAnsiTheme="minorHAnsi" w:cstheme="minorHAnsi"/>
              <w:noProof/>
              <w:lang w:val="es-ES_tradnl"/>
            </w:rPr>
            <w:t xml:space="preserve">arquero99. (2 de 12 de 2022). </w:t>
          </w:r>
          <w:r w:rsidR="002B27CB" w:rsidRPr="00CE5B32">
            <w:rPr>
              <w:rFonts w:asciiTheme="minorHAnsi" w:hAnsiTheme="minorHAnsi" w:cstheme="minorHAnsi"/>
              <w:i/>
              <w:iCs/>
              <w:noProof/>
              <w:lang w:val="es-ES_tradnl"/>
            </w:rPr>
            <w:t>github</w:t>
          </w:r>
          <w:r w:rsidR="002B27CB" w:rsidRPr="00CE5B32">
            <w:rPr>
              <w:rFonts w:asciiTheme="minorHAnsi" w:hAnsiTheme="minorHAnsi" w:cstheme="minorHAnsi"/>
              <w:noProof/>
              <w:lang w:val="es-ES_tradnl"/>
            </w:rPr>
            <w:t>. Obtenido de github: https://github.com/arquero99/E-TEASPILS</w:t>
          </w:r>
        </w:p>
        <w:p w14:paraId="30C22F39"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Barrie, A. (18 de 5 de 2015). </w:t>
          </w:r>
          <w:r w:rsidRPr="00CE5B32">
            <w:rPr>
              <w:rFonts w:asciiTheme="minorHAnsi" w:hAnsiTheme="minorHAnsi" w:cstheme="minorHAnsi"/>
              <w:i/>
              <w:iCs/>
              <w:noProof/>
              <w:lang w:val="es-ES_tradnl"/>
            </w:rPr>
            <w:t>www.foxnews.com</w:t>
          </w:r>
          <w:r w:rsidRPr="00CE5B32">
            <w:rPr>
              <w:rFonts w:asciiTheme="minorHAnsi" w:hAnsiTheme="minorHAnsi" w:cstheme="minorHAnsi"/>
              <w:noProof/>
              <w:lang w:val="es-ES_tradnl"/>
            </w:rPr>
            <w:t>. Obtenido de Fox News: https://www.foxnews.com/story/lifesaver-bottle-purifies-water-in-seconds</w:t>
          </w:r>
        </w:p>
        <w:p w14:paraId="249A74B3"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D. Álvarez, M.-C. M. (28 de 11 de 2022). </w:t>
          </w:r>
          <w:r w:rsidRPr="00CE5B32">
            <w:rPr>
              <w:rFonts w:asciiTheme="minorHAnsi" w:hAnsiTheme="minorHAnsi" w:cstheme="minorHAnsi"/>
              <w:i/>
              <w:iCs/>
              <w:noProof/>
              <w:lang w:val="es-ES_tradnl"/>
            </w:rPr>
            <w:t>rtve.es</w:t>
          </w:r>
          <w:r w:rsidRPr="00CE5B32">
            <w:rPr>
              <w:rFonts w:asciiTheme="minorHAnsi" w:hAnsiTheme="minorHAnsi" w:cstheme="minorHAnsi"/>
              <w:noProof/>
              <w:lang w:val="es-ES_tradnl"/>
            </w:rPr>
            <w:t>. Obtenido de rtve.es: https://www.rtve.es/noticias/20221128/guerra-ucrania-directo-ultima-hora-noticia/2410208.shtml</w:t>
          </w:r>
        </w:p>
        <w:p w14:paraId="547BCC72"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EcoInventos. (2 de 9 de 2022). </w:t>
          </w:r>
          <w:r w:rsidRPr="00CE5B32">
            <w:rPr>
              <w:rFonts w:asciiTheme="minorHAnsi" w:hAnsiTheme="minorHAnsi" w:cstheme="minorHAnsi"/>
              <w:i/>
              <w:iCs/>
              <w:noProof/>
              <w:lang w:val="es-ES_tradnl"/>
            </w:rPr>
            <w:t>ecoinventos.com</w:t>
          </w:r>
          <w:r w:rsidRPr="00CE5B32">
            <w:rPr>
              <w:rFonts w:asciiTheme="minorHAnsi" w:hAnsiTheme="minorHAnsi" w:cstheme="minorHAnsi"/>
              <w:noProof/>
              <w:lang w:val="es-ES_tradnl"/>
            </w:rPr>
            <w:t>. Obtenido de ecoinventos.com: https://ecoinventos.com/seabin-cubo-basura-flotante-limpiar-oceano/</w:t>
          </w:r>
        </w:p>
        <w:p w14:paraId="2C5F0DF4"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endesa. (17 de 12 de 2021). </w:t>
          </w:r>
          <w:r w:rsidRPr="00CE5B32">
            <w:rPr>
              <w:rFonts w:asciiTheme="minorHAnsi" w:hAnsiTheme="minorHAnsi" w:cstheme="minorHAnsi"/>
              <w:i/>
              <w:iCs/>
              <w:noProof/>
              <w:lang w:val="es-ES_tradnl"/>
            </w:rPr>
            <w:t>www.endesa.com</w:t>
          </w:r>
          <w:r w:rsidRPr="00CE5B32">
            <w:rPr>
              <w:rFonts w:asciiTheme="minorHAnsi" w:hAnsiTheme="minorHAnsi" w:cstheme="minorHAnsi"/>
              <w:noProof/>
              <w:lang w:val="es-ES_tradnl"/>
            </w:rPr>
            <w:t>. Obtenido de endesa.com: https://www.endesa.com/es/la-cara-e/energias-renovables/energia-hidraulica</w:t>
          </w:r>
        </w:p>
        <w:p w14:paraId="55A709A1"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Espressif Inc. (1 de 9 de 2019). </w:t>
          </w:r>
          <w:r w:rsidRPr="00CE5B32">
            <w:rPr>
              <w:rFonts w:asciiTheme="minorHAnsi" w:hAnsiTheme="minorHAnsi" w:cstheme="minorHAnsi"/>
              <w:i/>
              <w:iCs/>
              <w:noProof/>
              <w:lang w:val="es-ES_tradnl"/>
            </w:rPr>
            <w:t>www.alldatasheet.com</w:t>
          </w:r>
          <w:r w:rsidRPr="00CE5B32">
            <w:rPr>
              <w:rFonts w:asciiTheme="minorHAnsi" w:hAnsiTheme="minorHAnsi" w:cstheme="minorHAnsi"/>
              <w:noProof/>
              <w:lang w:val="es-ES_tradnl"/>
            </w:rPr>
            <w:t>. Obtenido de alldatasheet.com: https://www.alldatasheet.com/datasheet-pdf/pdf/1179101/ESPRESSIF/ESP-WROOM-32.html</w:t>
          </w:r>
        </w:p>
        <w:p w14:paraId="042943FA"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Fundación Aquae. (22 de 9 de 2021). </w:t>
          </w:r>
          <w:r w:rsidRPr="00CE5B32">
            <w:rPr>
              <w:rFonts w:asciiTheme="minorHAnsi" w:hAnsiTheme="minorHAnsi" w:cstheme="minorHAnsi"/>
              <w:i/>
              <w:iCs/>
              <w:noProof/>
              <w:lang w:val="es-ES_tradnl"/>
            </w:rPr>
            <w:t>www.fundacionaquae.org</w:t>
          </w:r>
          <w:r w:rsidRPr="00CE5B32">
            <w:rPr>
              <w:rFonts w:asciiTheme="minorHAnsi" w:hAnsiTheme="minorHAnsi" w:cstheme="minorHAnsi"/>
              <w:noProof/>
              <w:lang w:val="es-ES_tradnl"/>
            </w:rPr>
            <w:t>. Obtenido de fundacionaquae.org: https://www.fundacionaquae.org/agua-y-contaminacion/</w:t>
          </w:r>
        </w:p>
        <w:p w14:paraId="3E21832B"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George. (25 de 1 de 2012). </w:t>
          </w:r>
          <w:r w:rsidRPr="00CE5B32">
            <w:rPr>
              <w:rFonts w:asciiTheme="minorHAnsi" w:hAnsiTheme="minorHAnsi" w:cstheme="minorHAnsi"/>
              <w:i/>
              <w:iCs/>
              <w:noProof/>
              <w:lang w:val="es-ES_tradnl"/>
            </w:rPr>
            <w:t>www.circuitspecialists.com</w:t>
          </w:r>
          <w:r w:rsidRPr="00CE5B32">
            <w:rPr>
              <w:rFonts w:asciiTheme="minorHAnsi" w:hAnsiTheme="minorHAnsi" w:cstheme="minorHAnsi"/>
              <w:noProof/>
              <w:lang w:val="es-ES_tradnl"/>
            </w:rPr>
            <w:t>. Obtenido de circuitspecialists.com: https://www.circuitspecialists.com/blog/generate-power-with-a-stepper-motor/</w:t>
          </w:r>
        </w:p>
        <w:p w14:paraId="26B1EF0D"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Giordano, J. L. (2 de 9 de 2010). </w:t>
          </w:r>
          <w:r w:rsidRPr="00CE5B32">
            <w:rPr>
              <w:rFonts w:asciiTheme="minorHAnsi" w:hAnsiTheme="minorHAnsi" w:cstheme="minorHAnsi"/>
              <w:i/>
              <w:iCs/>
              <w:noProof/>
              <w:lang w:val="es-ES_tradnl"/>
            </w:rPr>
            <w:t>http://www.profisica.cl</w:t>
          </w:r>
          <w:r w:rsidRPr="00CE5B32">
            <w:rPr>
              <w:rFonts w:asciiTheme="minorHAnsi" w:hAnsiTheme="minorHAnsi" w:cstheme="minorHAnsi"/>
              <w:noProof/>
              <w:lang w:val="es-ES_tradnl"/>
            </w:rPr>
            <w:t>. Obtenido de profisica.cl: http://www.profisica.cl/index.php/component/content/article/113-fisica-cotidiana/como-funcionan-las-cosas/143-la-radio-galena?Itemid=542</w:t>
          </w:r>
        </w:p>
        <w:p w14:paraId="2DEFF728" w14:textId="3C0DADEC"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IBERDROLA. (1 de 1 de 2019). </w:t>
          </w:r>
          <w:r w:rsidRPr="00CE5B32">
            <w:rPr>
              <w:rFonts w:asciiTheme="minorHAnsi" w:hAnsiTheme="minorHAnsi" w:cstheme="minorHAnsi"/>
              <w:i/>
              <w:iCs/>
              <w:noProof/>
              <w:lang w:val="es-ES_tradnl"/>
            </w:rPr>
            <w:t>www.iberdrola.com</w:t>
          </w:r>
          <w:r w:rsidRPr="00CE5B32">
            <w:rPr>
              <w:rFonts w:asciiTheme="minorHAnsi" w:hAnsiTheme="minorHAnsi" w:cstheme="minorHAnsi"/>
              <w:noProof/>
              <w:lang w:val="es-ES_tradnl"/>
            </w:rPr>
            <w:t xml:space="preserve">. Obtenido de iberdrola: https://www.iberdrola.com/medio-ambiente/microplasticos-amenaza-para-la-salud) </w:t>
          </w:r>
        </w:p>
        <w:p w14:paraId="69E979F8"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ieee.org. (2 de 9 de 2010). </w:t>
          </w:r>
          <w:r w:rsidRPr="00CE5B32">
            <w:rPr>
              <w:rFonts w:asciiTheme="minorHAnsi" w:hAnsiTheme="minorHAnsi" w:cstheme="minorHAnsi"/>
              <w:i/>
              <w:iCs/>
              <w:noProof/>
              <w:lang w:val="es-ES_tradnl"/>
            </w:rPr>
            <w:t>reach.ieee.org</w:t>
          </w:r>
          <w:r w:rsidRPr="00CE5B32">
            <w:rPr>
              <w:rFonts w:asciiTheme="minorHAnsi" w:hAnsiTheme="minorHAnsi" w:cstheme="minorHAnsi"/>
              <w:noProof/>
              <w:lang w:val="es-ES_tradnl"/>
            </w:rPr>
            <w:t>. Obtenido de reach.ieee.org: https://reach.ieee.org/multimedia/crystal-radio/</w:t>
          </w:r>
        </w:p>
        <w:p w14:paraId="3CF90107"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IEEExplore. (21 de 4 de 2022). </w:t>
          </w:r>
          <w:r w:rsidRPr="00CE5B32">
            <w:rPr>
              <w:rFonts w:asciiTheme="minorHAnsi" w:hAnsiTheme="minorHAnsi" w:cstheme="minorHAnsi"/>
              <w:i/>
              <w:iCs/>
              <w:noProof/>
              <w:lang w:val="es-ES_tradnl"/>
            </w:rPr>
            <w:t>ieeexplore.ieee.org</w:t>
          </w:r>
          <w:r w:rsidRPr="00CE5B32">
            <w:rPr>
              <w:rFonts w:asciiTheme="minorHAnsi" w:hAnsiTheme="minorHAnsi" w:cstheme="minorHAnsi"/>
              <w:noProof/>
              <w:lang w:val="es-ES_tradnl"/>
            </w:rPr>
            <w:t>. Obtenido de ieee.org: https://ieeexplore.ieee.org/document/9761153</w:t>
          </w:r>
        </w:p>
        <w:p w14:paraId="37A92C88"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IEEExplore. (28 de 10 de 2022). </w:t>
          </w:r>
          <w:r w:rsidRPr="00CE5B32">
            <w:rPr>
              <w:rFonts w:asciiTheme="minorHAnsi" w:hAnsiTheme="minorHAnsi" w:cstheme="minorHAnsi"/>
              <w:i/>
              <w:iCs/>
              <w:noProof/>
              <w:lang w:val="es-ES_tradnl"/>
            </w:rPr>
            <w:t>ieeexplore.ieee.org</w:t>
          </w:r>
          <w:r w:rsidRPr="00CE5B32">
            <w:rPr>
              <w:rFonts w:asciiTheme="minorHAnsi" w:hAnsiTheme="minorHAnsi" w:cstheme="minorHAnsi"/>
              <w:noProof/>
              <w:lang w:val="es-ES_tradnl"/>
            </w:rPr>
            <w:t>. Obtenido de ieee.org: https://ieeexplore.ieee.org/document/9596398</w:t>
          </w:r>
        </w:p>
        <w:p w14:paraId="701E1FB7"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Montalbano, E. (3 de 8 de 2022). </w:t>
          </w:r>
          <w:r w:rsidRPr="00CE5B32">
            <w:rPr>
              <w:rFonts w:asciiTheme="minorHAnsi" w:hAnsiTheme="minorHAnsi" w:cstheme="minorHAnsi"/>
              <w:i/>
              <w:iCs/>
              <w:noProof/>
              <w:lang w:val="es-ES_tradnl"/>
            </w:rPr>
            <w:t>www.designnews.com</w:t>
          </w:r>
          <w:r w:rsidRPr="00CE5B32">
            <w:rPr>
              <w:rFonts w:asciiTheme="minorHAnsi" w:hAnsiTheme="minorHAnsi" w:cstheme="minorHAnsi"/>
              <w:noProof/>
              <w:lang w:val="es-ES_tradnl"/>
            </w:rPr>
            <w:t>. Obtenido de designnews.com: https://www.designnews.com/medical/smart-necklace-can-track-blood-sugar-through-sweat</w:t>
          </w:r>
        </w:p>
        <w:p w14:paraId="4EB3A62B"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lastRenderedPageBreak/>
            <w:t xml:space="preserve">National Geographic. (30 de 6 de 2022). </w:t>
          </w:r>
          <w:r w:rsidRPr="00CE5B32">
            <w:rPr>
              <w:rFonts w:asciiTheme="minorHAnsi" w:hAnsiTheme="minorHAnsi" w:cstheme="minorHAnsi"/>
              <w:i/>
              <w:iCs/>
              <w:noProof/>
              <w:lang w:val="es-ES_tradnl"/>
            </w:rPr>
            <w:t>www.nationalgeographic.com</w:t>
          </w:r>
          <w:r w:rsidRPr="00CE5B32">
            <w:rPr>
              <w:rFonts w:asciiTheme="minorHAnsi" w:hAnsiTheme="minorHAnsi" w:cstheme="minorHAnsi"/>
              <w:noProof/>
              <w:lang w:val="es-ES_tradnl"/>
            </w:rPr>
            <w:t>. Obtenido de nationalgeographic: https://www.nationalgeographic.com.es/ciencia/detectan-microplasticos-90-agua-embotellada_14456</w:t>
          </w:r>
        </w:p>
        <w:p w14:paraId="5CFA8EAB"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oscar. (15 de 8 de 2016). </w:t>
          </w:r>
          <w:r w:rsidRPr="00CE5B32">
            <w:rPr>
              <w:rFonts w:asciiTheme="minorHAnsi" w:hAnsiTheme="minorHAnsi" w:cstheme="minorHAnsi"/>
              <w:i/>
              <w:iCs/>
              <w:noProof/>
              <w:lang w:val="es-ES_tradnl"/>
            </w:rPr>
            <w:t>codigoelectronica.com</w:t>
          </w:r>
          <w:r w:rsidRPr="00CE5B32">
            <w:rPr>
              <w:rFonts w:asciiTheme="minorHAnsi" w:hAnsiTheme="minorHAnsi" w:cstheme="minorHAnsi"/>
              <w:noProof/>
              <w:lang w:val="es-ES_tradnl"/>
            </w:rPr>
            <w:t>. Obtenido de codigoelectronica.com: http://codigoelectronica.com/blog/ladron-julios</w:t>
          </w:r>
        </w:p>
        <w:p w14:paraId="1340282A"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RTVE.es / AGENCIAS. (2 de 12 de 2022). </w:t>
          </w:r>
          <w:r w:rsidRPr="00CE5B32">
            <w:rPr>
              <w:rFonts w:asciiTheme="minorHAnsi" w:hAnsiTheme="minorHAnsi" w:cstheme="minorHAnsi"/>
              <w:i/>
              <w:iCs/>
              <w:noProof/>
              <w:lang w:val="es-ES_tradnl"/>
            </w:rPr>
            <w:t>rtve.es</w:t>
          </w:r>
          <w:r w:rsidRPr="00CE5B32">
            <w:rPr>
              <w:rFonts w:asciiTheme="minorHAnsi" w:hAnsiTheme="minorHAnsi" w:cstheme="minorHAnsi"/>
              <w:noProof/>
              <w:lang w:val="es-ES_tradnl"/>
            </w:rPr>
            <w:t>. Obtenido de rtve.es: https://www.rtve.es/noticias/20221202/precio-luz-espana-diciembre-electricidad/2410640.shtml</w:t>
          </w:r>
        </w:p>
        <w:p w14:paraId="1BF0ECE7" w14:textId="50875D62"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Sector Elecricidad. (7 de 12 de 2014). </w:t>
          </w:r>
          <w:r w:rsidRPr="00CE5B32">
            <w:rPr>
              <w:rFonts w:asciiTheme="minorHAnsi" w:hAnsiTheme="minorHAnsi" w:cstheme="minorHAnsi"/>
              <w:i/>
              <w:iCs/>
              <w:noProof/>
              <w:lang w:val="es-ES_tradnl"/>
            </w:rPr>
            <w:t>www.sectorelectricidad.com</w:t>
          </w:r>
          <w:r w:rsidRPr="00CE5B32">
            <w:rPr>
              <w:rFonts w:asciiTheme="minorHAnsi" w:hAnsiTheme="minorHAnsi" w:cstheme="minorHAnsi"/>
              <w:noProof/>
              <w:lang w:val="es-ES_tradnl"/>
            </w:rPr>
            <w:t>. Obtenido de sectorelectricidad.com: https://www.sectorelectricidad.com/10948/tesla-y-el-proyecto-wardenclyffe-electricidad-inalambrica-para-todo-el-mundo-2/</w:t>
          </w:r>
        </w:p>
        <w:p w14:paraId="745267B7" w14:textId="65C5A08B" w:rsidR="00864816" w:rsidRPr="00DC6756" w:rsidRDefault="00864816" w:rsidP="002B27CB">
          <w:pPr>
            <w:pStyle w:val="Bibliografa"/>
            <w:ind w:left="720" w:hanging="720"/>
            <w:rPr>
              <w:noProof/>
              <w:lang w:val="es-ES_tradnl"/>
            </w:rPr>
          </w:pPr>
          <w:r w:rsidRPr="00CE5B32">
            <w:rPr>
              <w:rFonts w:asciiTheme="minorHAnsi" w:hAnsiTheme="minorHAnsi" w:cstheme="minorHAnsi"/>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33" w:name="_Toc120886673"/>
      <w:r w:rsidRPr="000C1615">
        <w:rPr>
          <w:lang w:val="es-ES_tradnl"/>
        </w:rPr>
        <w:lastRenderedPageBreak/>
        <w:t>ANEXOS</w:t>
      </w:r>
      <w:bookmarkEnd w:id="33"/>
    </w:p>
    <w:p w14:paraId="1CEAA384" w14:textId="7F5031CE" w:rsidR="00442163" w:rsidRPr="000C1615" w:rsidRDefault="00A83472" w:rsidP="00A83472">
      <w:pPr>
        <w:pStyle w:val="Ttulo2"/>
        <w:rPr>
          <w:lang w:val="es-ES_tradnl"/>
        </w:rPr>
      </w:pPr>
      <w:bookmarkStart w:id="34" w:name="_Toc120886674"/>
      <w:r w:rsidRPr="000C1615">
        <w:rPr>
          <w:lang w:val="es-ES_tradnl"/>
        </w:rPr>
        <w:t>Anexo I</w:t>
      </w:r>
      <w:r w:rsidR="00940961" w:rsidRPr="000C1615">
        <w:rPr>
          <w:lang w:val="es-ES_tradnl"/>
        </w:rPr>
        <w:t xml:space="preserve">. </w:t>
      </w:r>
      <w:r w:rsidR="001A2E47">
        <w:rPr>
          <w:lang w:val="es-ES_tradnl"/>
        </w:rPr>
        <w:t xml:space="preserve">Enlazar </w:t>
      </w:r>
      <w:r w:rsidR="00D5097F">
        <w:rPr>
          <w:lang w:val="es-ES_tradnl"/>
        </w:rPr>
        <w:t>documentos de sharepoint con la memoria</w:t>
      </w:r>
      <w:bookmarkEnd w:id="34"/>
    </w:p>
    <w:p w14:paraId="1376CA71" w14:textId="77777777" w:rsidR="0009053A" w:rsidRDefault="0009053A" w:rsidP="004943C3">
      <w:pPr>
        <w:rPr>
          <w:lang w:val="es-ES_tradnl"/>
        </w:rPr>
      </w:pPr>
    </w:p>
    <w:p w14:paraId="5C5702AB" w14:textId="77777777" w:rsidR="0009053A" w:rsidRPr="002160A2" w:rsidRDefault="005F37AE" w:rsidP="0009053A">
      <w:pPr>
        <w:pStyle w:val="Prrafodelista"/>
        <w:numPr>
          <w:ilvl w:val="0"/>
          <w:numId w:val="10"/>
        </w:numPr>
        <w:rPr>
          <w:color w:val="FF0000"/>
          <w:lang w:val="es-ES_tradnl"/>
        </w:rPr>
      </w:pPr>
      <w:r w:rsidRPr="002160A2">
        <w:rPr>
          <w:color w:val="FF0000"/>
          <w:lang w:val="es-ES_tradnl"/>
        </w:rPr>
        <w:t>Ir a la carpeta documentos dentro del sitio de grupo</w:t>
      </w:r>
    </w:p>
    <w:p w14:paraId="5D69ADAA" w14:textId="676C5AD3" w:rsidR="00442163" w:rsidRPr="002160A2" w:rsidRDefault="0009053A" w:rsidP="0009053A">
      <w:pPr>
        <w:pStyle w:val="Prrafodelista"/>
        <w:numPr>
          <w:ilvl w:val="0"/>
          <w:numId w:val="10"/>
        </w:numPr>
        <w:rPr>
          <w:color w:val="FF0000"/>
          <w:lang w:val="es-ES_tradnl"/>
        </w:rPr>
      </w:pPr>
      <w:r w:rsidRPr="002160A2">
        <w:rPr>
          <w:color w:val="FF0000"/>
          <w:lang w:val="es-ES_tradnl"/>
        </w:rPr>
        <w:t>H</w:t>
      </w:r>
      <w:r w:rsidR="00A327D6" w:rsidRPr="002160A2">
        <w:rPr>
          <w:color w:val="FF0000"/>
          <w:lang w:val="es-ES_tradnl"/>
        </w:rPr>
        <w:t>acer click sobre la flecha</w:t>
      </w:r>
      <w:r w:rsidRPr="002160A2">
        <w:rPr>
          <w:color w:val="FF0000"/>
          <w:lang w:val="es-ES_tradnl"/>
        </w:rPr>
        <w:t xml:space="preserve"> marcada en rojo</w:t>
      </w:r>
      <w:r w:rsidR="004E0EBF" w:rsidRPr="002160A2">
        <w:rPr>
          <w:color w:val="FF0000"/>
          <w:lang w:val="es-ES_tradnl"/>
        </w:rPr>
        <w:t xml:space="preserve"> “share”</w:t>
      </w:r>
    </w:p>
    <w:p w14:paraId="68245C72" w14:textId="427C310E" w:rsidR="0009053A" w:rsidRPr="002160A2" w:rsidRDefault="0009053A" w:rsidP="0009053A">
      <w:pPr>
        <w:jc w:val="center"/>
        <w:rPr>
          <w:color w:val="FF0000"/>
          <w:lang w:val="es-ES_tradnl"/>
        </w:rPr>
      </w:pPr>
      <w:r w:rsidRPr="002160A2">
        <w:rPr>
          <w:noProof/>
          <w:color w:val="FF0000"/>
          <w:lang w:val="en-US"/>
        </w:rPr>
        <w:drawing>
          <wp:inline distT="0" distB="0" distL="0" distR="0" wp14:anchorId="4DA312A2" wp14:editId="1C7EAD24">
            <wp:extent cx="3226189" cy="452578"/>
            <wp:effectExtent l="25400" t="25400" r="25400" b="304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8">
                      <a:extLst>
                        <a:ext uri="{28A0092B-C50C-407E-A947-70E740481C1C}">
                          <a14:useLocalDpi xmlns:a14="http://schemas.microsoft.com/office/drawing/2010/main"/>
                        </a:ext>
                      </a:extLst>
                    </a:blip>
                    <a:srcRect/>
                    <a:stretch>
                      <a:fillRect/>
                    </a:stretch>
                  </pic:blipFill>
                  <pic:spPr bwMode="auto">
                    <a:xfrm>
                      <a:off x="0" y="0"/>
                      <a:ext cx="3228443" cy="452894"/>
                    </a:xfrm>
                    <a:prstGeom prst="rect">
                      <a:avLst/>
                    </a:prstGeom>
                    <a:noFill/>
                    <a:ln>
                      <a:solidFill>
                        <a:srgbClr val="4F81BD"/>
                      </a:solidFill>
                    </a:ln>
                  </pic:spPr>
                </pic:pic>
              </a:graphicData>
            </a:graphic>
          </wp:inline>
        </w:drawing>
      </w:r>
    </w:p>
    <w:p w14:paraId="68F4ECA7" w14:textId="42E547F0" w:rsidR="0009053A" w:rsidRPr="002160A2" w:rsidRDefault="00146100" w:rsidP="0009053A">
      <w:pPr>
        <w:pStyle w:val="Prrafodelista"/>
        <w:numPr>
          <w:ilvl w:val="0"/>
          <w:numId w:val="10"/>
        </w:numPr>
        <w:rPr>
          <w:color w:val="FF0000"/>
          <w:lang w:val="es-ES_tradnl"/>
        </w:rPr>
      </w:pPr>
      <w:r w:rsidRPr="002160A2">
        <w:rPr>
          <w:color w:val="FF0000"/>
          <w:lang w:val="es-ES_tradnl"/>
        </w:rPr>
        <w:t>En la ventana emerge</w:t>
      </w:r>
      <w:r w:rsidR="004E0EBF" w:rsidRPr="002160A2">
        <w:rPr>
          <w:color w:val="FF0000"/>
          <w:lang w:val="es-ES_tradnl"/>
        </w:rPr>
        <w:t>nte</w:t>
      </w:r>
      <w:r w:rsidRPr="002160A2">
        <w:rPr>
          <w:color w:val="FF0000"/>
          <w:lang w:val="es-ES_tradnl"/>
        </w:rPr>
        <w:t xml:space="preserve"> hacer click sobre “copy link”</w:t>
      </w:r>
    </w:p>
    <w:p w14:paraId="42C4EDA8" w14:textId="1A279B31" w:rsidR="00146100" w:rsidRPr="002160A2" w:rsidRDefault="00146100" w:rsidP="00146100">
      <w:pPr>
        <w:jc w:val="center"/>
        <w:rPr>
          <w:color w:val="FF0000"/>
          <w:lang w:val="es-ES_tradnl"/>
        </w:rPr>
      </w:pPr>
      <w:r w:rsidRPr="002160A2">
        <w:rPr>
          <w:noProof/>
          <w:color w:val="FF0000"/>
          <w:lang w:val="en-US"/>
        </w:rPr>
        <w:drawing>
          <wp:inline distT="0" distB="0" distL="0" distR="0" wp14:anchorId="7C795A33" wp14:editId="3020ADA8">
            <wp:extent cx="3848978" cy="3199863"/>
            <wp:effectExtent l="25400" t="25400" r="37465" b="260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3850596" cy="3201208"/>
                    </a:xfrm>
                    <a:prstGeom prst="rect">
                      <a:avLst/>
                    </a:prstGeom>
                    <a:noFill/>
                    <a:ln>
                      <a:solidFill>
                        <a:srgbClr val="4F81BD"/>
                      </a:solidFill>
                    </a:ln>
                  </pic:spPr>
                </pic:pic>
              </a:graphicData>
            </a:graphic>
          </wp:inline>
        </w:drawing>
      </w:r>
    </w:p>
    <w:p w14:paraId="206F46FC" w14:textId="003C7ED7" w:rsidR="00146100" w:rsidRPr="002160A2" w:rsidRDefault="004E0EBF" w:rsidP="0009053A">
      <w:pPr>
        <w:pStyle w:val="Prrafodelista"/>
        <w:numPr>
          <w:ilvl w:val="0"/>
          <w:numId w:val="10"/>
        </w:numPr>
        <w:rPr>
          <w:color w:val="FF0000"/>
          <w:lang w:val="es-ES_tradnl"/>
        </w:rPr>
      </w:pPr>
      <w:r w:rsidRPr="002160A2">
        <w:rPr>
          <w:color w:val="FF0000"/>
          <w:lang w:val="es-ES_tradnl"/>
        </w:rPr>
        <w:t>Pegar el enlace en la memoria</w:t>
      </w:r>
    </w:p>
    <w:p w14:paraId="59F91271" w14:textId="701AB687" w:rsidR="00A327D6" w:rsidRPr="002160A2" w:rsidRDefault="004E0EBF" w:rsidP="004E0EBF">
      <w:pPr>
        <w:jc w:val="center"/>
        <w:rPr>
          <w:color w:val="FF0000"/>
          <w:lang w:val="es-ES_tradnl"/>
        </w:rPr>
      </w:pPr>
      <w:r w:rsidRPr="002160A2">
        <w:rPr>
          <w:noProof/>
          <w:color w:val="FF0000"/>
          <w:lang w:val="en-US"/>
        </w:rPr>
        <w:drawing>
          <wp:inline distT="0" distB="0" distL="0" distR="0" wp14:anchorId="5DCC12E6" wp14:editId="70B2D4B4">
            <wp:extent cx="1934308" cy="1524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1934556" cy="1524196"/>
                    </a:xfrm>
                    <a:prstGeom prst="rect">
                      <a:avLst/>
                    </a:prstGeom>
                    <a:noFill/>
                    <a:ln>
                      <a:noFill/>
                    </a:ln>
                  </pic:spPr>
                </pic:pic>
              </a:graphicData>
            </a:graphic>
          </wp:inline>
        </w:drawing>
      </w:r>
    </w:p>
    <w:p w14:paraId="26C4929E" w14:textId="5E3986BF" w:rsidR="00DB556A" w:rsidRPr="002160A2" w:rsidRDefault="00DB556A" w:rsidP="00DB556A">
      <w:pPr>
        <w:rPr>
          <w:color w:val="FF0000"/>
          <w:lang w:val="es-ES_tradnl"/>
        </w:rPr>
      </w:pPr>
      <w:r w:rsidRPr="002160A2">
        <w:rPr>
          <w:color w:val="FF0000"/>
          <w:lang w:val="es-ES_tradnl"/>
        </w:rPr>
        <w:t>Por ejemplo:</w:t>
      </w:r>
    </w:p>
    <w:p w14:paraId="518CC674" w14:textId="7B2A7482" w:rsidR="00D5097F" w:rsidRPr="002160A2" w:rsidRDefault="00DB556A" w:rsidP="00DB556A">
      <w:pPr>
        <w:rPr>
          <w:color w:val="FF0000"/>
          <w:lang w:val="es-ES_tradnl"/>
        </w:rPr>
      </w:pPr>
      <w:r w:rsidRPr="002160A2">
        <w:rPr>
          <w:color w:val="FF0000"/>
          <w:lang w:val="es-ES_tradnl"/>
        </w:rPr>
        <w:t>https://upm365.sharepoint.com/:x:/s/SistemasBasadosenComputador/EV21p3COZ2dCg2hrGc9g3JUB21Cokbhk2h6a?e=pIlXg0</w:t>
      </w:r>
    </w:p>
    <w:p w14:paraId="20A635D2" w14:textId="5D6F83FE" w:rsidR="00D5097F" w:rsidRDefault="00D5097F" w:rsidP="00D5097F">
      <w:pPr>
        <w:jc w:val="center"/>
        <w:rPr>
          <w:lang w:val="es-ES_tradnl"/>
        </w:rPr>
      </w:pPr>
    </w:p>
    <w:p w14:paraId="61853531" w14:textId="5C87FF86" w:rsidR="00DC2D77" w:rsidRDefault="00E67B90" w:rsidP="00B63BA7">
      <w:pPr>
        <w:pStyle w:val="Ttulo2"/>
        <w:rPr>
          <w:lang w:val="es-ES_tradnl"/>
        </w:rPr>
      </w:pPr>
      <w:bookmarkStart w:id="35" w:name="_Toc120886675"/>
      <w:r w:rsidRPr="000C1615">
        <w:rPr>
          <w:lang w:val="es-ES_tradnl"/>
        </w:rPr>
        <w:t>Anexo I</w:t>
      </w:r>
      <w:r>
        <w:rPr>
          <w:lang w:val="es-ES_tradnl"/>
        </w:rPr>
        <w:t>I</w:t>
      </w:r>
      <w:r w:rsidRPr="000C1615">
        <w:rPr>
          <w:lang w:val="es-ES_tradnl"/>
        </w:rPr>
        <w:t xml:space="preserve">. </w:t>
      </w:r>
      <w:r>
        <w:rPr>
          <w:lang w:val="es-ES_tradnl"/>
        </w:rPr>
        <w:t>Enlazar codigo github con la memoria</w:t>
      </w:r>
      <w:bookmarkEnd w:id="35"/>
    </w:p>
    <w:p w14:paraId="686290EB" w14:textId="77777777" w:rsidR="00B63BA7" w:rsidRPr="00B63BA7" w:rsidRDefault="00B63BA7" w:rsidP="00B63BA7">
      <w:pPr>
        <w:rPr>
          <w:lang w:val="es-ES_tradnl"/>
        </w:rPr>
      </w:pPr>
    </w:p>
    <w:p w14:paraId="74D6BA32" w14:textId="115F1B44" w:rsidR="00E67B90" w:rsidRPr="008F230D" w:rsidRDefault="00E67B90" w:rsidP="00DC2D77">
      <w:pPr>
        <w:rPr>
          <w:color w:val="FF0000"/>
          <w:lang w:val="es-ES_tradnl"/>
        </w:rPr>
      </w:pPr>
      <w:r w:rsidRPr="008F230D">
        <w:rPr>
          <w:color w:val="FF0000"/>
          <w:lang w:val="es-ES_tradnl"/>
        </w:rPr>
        <w:t xml:space="preserve">El código debe estar comentado aquí referenciando el código Github mediante un enlace permanente. </w:t>
      </w:r>
    </w:p>
    <w:p w14:paraId="6CB200DB" w14:textId="77777777" w:rsidR="00E67B90" w:rsidRPr="008F230D" w:rsidRDefault="00E67B90" w:rsidP="00DC2D77">
      <w:pPr>
        <w:rPr>
          <w:color w:val="FF0000"/>
          <w:lang w:val="es-ES_tradnl"/>
        </w:rPr>
      </w:pPr>
      <w:r w:rsidRPr="008F230D">
        <w:rPr>
          <w:color w:val="FF0000"/>
          <w:lang w:val="es-ES_tradnl"/>
        </w:rPr>
        <w:t>Para crear un enlace permanente como el anterior en Github hay que ir al código en (Github web) y junto al número de línea hacer click sobre los puntos suspensivos para seleccionar “copy permalink”</w:t>
      </w:r>
    </w:p>
    <w:p w14:paraId="03D7B298" w14:textId="77777777" w:rsidR="00E67B90" w:rsidRPr="008F230D" w:rsidRDefault="00E67B90" w:rsidP="00E67B90">
      <w:pPr>
        <w:ind w:left="720"/>
        <w:rPr>
          <w:color w:val="FF0000"/>
          <w:lang w:val="es-ES_tradnl"/>
        </w:rPr>
      </w:pPr>
      <w:r w:rsidRPr="008F230D">
        <w:rPr>
          <w:noProof/>
          <w:color w:val="FF0000"/>
          <w:lang w:val="en-US"/>
        </w:rPr>
        <w:drawing>
          <wp:inline distT="0" distB="0" distL="0" distR="0" wp14:anchorId="4D390355" wp14:editId="1796F2F5">
            <wp:extent cx="6188710" cy="1559026"/>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6188710" cy="1559026"/>
                    </a:xfrm>
                    <a:prstGeom prst="rect">
                      <a:avLst/>
                    </a:prstGeom>
                    <a:noFill/>
                    <a:ln>
                      <a:noFill/>
                    </a:ln>
                  </pic:spPr>
                </pic:pic>
              </a:graphicData>
            </a:graphic>
          </wp:inline>
        </w:drawing>
      </w:r>
    </w:p>
    <w:p w14:paraId="04EB2D64" w14:textId="77777777" w:rsidR="00E67B90" w:rsidRPr="008F230D" w:rsidRDefault="00E67B90" w:rsidP="00E67B90">
      <w:pPr>
        <w:rPr>
          <w:color w:val="FF0000"/>
          <w:lang w:val="es-ES_tradnl"/>
        </w:rPr>
      </w:pPr>
    </w:p>
    <w:p w14:paraId="08A5AAF1" w14:textId="77777777" w:rsidR="00DC2D77" w:rsidRPr="008F230D" w:rsidRDefault="00DC2D77" w:rsidP="00DC2D77">
      <w:pPr>
        <w:rPr>
          <w:color w:val="FF0000"/>
          <w:lang w:val="es-ES_tradnl"/>
        </w:rPr>
      </w:pPr>
      <w:r w:rsidRPr="008F230D">
        <w:rPr>
          <w:color w:val="FF0000"/>
          <w:lang w:val="es-ES_tradnl"/>
        </w:rPr>
        <w:t>Por ejemplo:</w:t>
      </w:r>
    </w:p>
    <w:p w14:paraId="569B8B9C" w14:textId="21298A4D" w:rsidR="00DC2D77" w:rsidRDefault="00DC2D77" w:rsidP="00DC2D77">
      <w:pPr>
        <w:rPr>
          <w:rStyle w:val="Hipervnculo"/>
          <w:color w:val="FF0000"/>
          <w:lang w:val="es-ES_tradnl"/>
        </w:rPr>
      </w:pPr>
      <w:r w:rsidRPr="008F230D">
        <w:rPr>
          <w:i/>
          <w:iCs/>
          <w:color w:val="FF0000"/>
          <w:lang w:val="es-ES_tradnl"/>
        </w:rPr>
        <w:t>En el fichero build.gradle del proyecto se configura la versión de Android que se debe utilizar y las dependencia</w:t>
      </w:r>
      <w:r w:rsidR="00B63BA7" w:rsidRPr="008F230D">
        <w:rPr>
          <w:i/>
          <w:iCs/>
          <w:color w:val="FF0000"/>
          <w:lang w:val="es-ES_tradnl"/>
        </w:rPr>
        <w:t>s. Ver código aquí:</w:t>
      </w:r>
      <w:r w:rsidR="00B63BA7" w:rsidRPr="008F230D">
        <w:rPr>
          <w:color w:val="FF0000"/>
          <w:lang w:val="es-ES_tradnl"/>
        </w:rPr>
        <w:t xml:space="preserve"> </w:t>
      </w:r>
      <w:hyperlink r:id="rId42" w:anchor="L7" w:history="1">
        <w:r w:rsidR="00B63BA7" w:rsidRPr="008F230D">
          <w:rPr>
            <w:rStyle w:val="Hipervnculo"/>
            <w:color w:val="FF0000"/>
            <w:lang w:val="es-ES_tradnl"/>
          </w:rPr>
          <w:t>https://github.com/btabuenca/Android/blob/fba9c5f0b1a98ef2b662da04e329591e4ac9e86a/workspaceAndroidStudio/BroadcastReceiverTest/app/build.gradle#L7</w:t>
        </w:r>
      </w:hyperlink>
    </w:p>
    <w:p w14:paraId="06817DE3" w14:textId="2374058A" w:rsidR="00714173" w:rsidRPr="00192FBC" w:rsidRDefault="008F230D" w:rsidP="00DC2D77">
      <w:pPr>
        <w:rPr>
          <w:rStyle w:val="Hipervnculo"/>
          <w:rFonts w:asciiTheme="minorHAnsi" w:hAnsiTheme="minorHAnsi" w:cstheme="minorHAnsi"/>
          <w:lang w:val="es-ES_tradnl"/>
        </w:rPr>
      </w:pPr>
      <w:r w:rsidRPr="004C650E">
        <w:rPr>
          <w:rStyle w:val="Hipervnculo"/>
          <w:rFonts w:asciiTheme="minorHAnsi" w:hAnsiTheme="minorHAnsi" w:cstheme="minorHAnsi"/>
          <w:b/>
          <w:bCs/>
          <w:color w:val="auto"/>
          <w:u w:val="none"/>
          <w:lang w:val="es-ES_tradnl"/>
        </w:rPr>
        <w:t>Código general de nuestro Github:</w:t>
      </w:r>
      <w:r w:rsidRPr="00192FBC">
        <w:rPr>
          <w:rStyle w:val="Hipervnculo"/>
          <w:rFonts w:asciiTheme="minorHAnsi" w:hAnsiTheme="minorHAnsi" w:cstheme="minorHAnsi"/>
          <w:color w:val="auto"/>
          <w:u w:val="none"/>
          <w:lang w:val="es-ES_tradnl"/>
        </w:rPr>
        <w:t xml:space="preserve"> </w:t>
      </w:r>
      <w:hyperlink r:id="rId43" w:history="1">
        <w:r w:rsidR="002160A2" w:rsidRPr="00192FBC">
          <w:rPr>
            <w:rStyle w:val="Hipervnculo"/>
            <w:rFonts w:asciiTheme="minorHAnsi" w:hAnsiTheme="minorHAnsi" w:cstheme="minorHAnsi"/>
            <w:lang w:val="es-ES_tradnl"/>
          </w:rPr>
          <w:t>https://github.com/tardisfromtornspace/SBC_22_M_01/tree/main/simple</w:t>
        </w:r>
      </w:hyperlink>
    </w:p>
    <w:p w14:paraId="3505366E" w14:textId="35E90231" w:rsidR="00714173" w:rsidRPr="004C650E" w:rsidRDefault="00060B3B"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t>
      </w:r>
      <w:r w:rsidR="00912739" w:rsidRPr="004C650E">
        <w:rPr>
          <w:rStyle w:val="Hipervnculo"/>
          <w:rFonts w:asciiTheme="minorHAnsi" w:hAnsiTheme="minorHAnsi" w:cstheme="minorHAnsi"/>
          <w:b/>
          <w:bCs/>
          <w:color w:val="000000" w:themeColor="text1"/>
          <w:u w:val="none"/>
          <w:lang w:val="es-ES_tradnl"/>
        </w:rPr>
        <w:t>h2lib en nuestro código:</w:t>
      </w:r>
    </w:p>
    <w:p w14:paraId="3205FABA" w14:textId="515ED844" w:rsidR="00912739" w:rsidRPr="00192FBC" w:rsidRDefault="00000000" w:rsidP="00DC2D77">
      <w:pPr>
        <w:rPr>
          <w:rStyle w:val="Hipervnculo"/>
          <w:rFonts w:asciiTheme="minorHAnsi" w:hAnsiTheme="minorHAnsi" w:cstheme="minorHAnsi"/>
          <w:lang w:val="es-ES_tradnl"/>
        </w:rPr>
      </w:pPr>
      <w:hyperlink r:id="rId44" w:anchor="L14" w:history="1">
        <w:r w:rsidR="00060B3B" w:rsidRPr="00192FBC">
          <w:rPr>
            <w:rStyle w:val="Hipervnculo"/>
            <w:rFonts w:asciiTheme="minorHAnsi" w:hAnsiTheme="minorHAnsi" w:cstheme="minorHAnsi"/>
            <w:lang w:val="es-ES_tradnl"/>
          </w:rPr>
          <w:t>https://github.com/tardisfromtornspace/SBC_22_M_01/blob/8ef4beb11bd3d9e9c73ab4b9fb0adb6a39717e43/simple/components/sh2lib/sh2lib.c#L14</w:t>
        </w:r>
      </w:hyperlink>
    </w:p>
    <w:p w14:paraId="16D9C652" w14:textId="7014315E" w:rsidR="00060B3B" w:rsidRPr="004C650E" w:rsidRDefault="00060B3B"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sd1306_i2c</w:t>
      </w:r>
      <w:r w:rsidR="001065FA" w:rsidRPr="004C650E">
        <w:rPr>
          <w:rStyle w:val="Hipervnculo"/>
          <w:rFonts w:asciiTheme="minorHAnsi" w:hAnsiTheme="minorHAnsi" w:cstheme="minorHAnsi"/>
          <w:b/>
          <w:bCs/>
          <w:color w:val="000000" w:themeColor="text1"/>
          <w:u w:val="none"/>
          <w:lang w:val="es-ES_tradnl"/>
        </w:rPr>
        <w:t>:</w:t>
      </w:r>
    </w:p>
    <w:p w14:paraId="2261FCA6" w14:textId="6AF869F7" w:rsidR="00060B3B" w:rsidRPr="00192FBC" w:rsidRDefault="00000000" w:rsidP="00DC2D77">
      <w:pPr>
        <w:rPr>
          <w:rStyle w:val="Hipervnculo"/>
          <w:rFonts w:asciiTheme="minorHAnsi" w:hAnsiTheme="minorHAnsi" w:cstheme="minorHAnsi"/>
          <w:lang w:val="es-ES_tradnl"/>
        </w:rPr>
      </w:pPr>
      <w:hyperlink r:id="rId45" w:anchor="L1" w:history="1">
        <w:r w:rsidR="00060B3B" w:rsidRPr="00192FBC">
          <w:rPr>
            <w:rStyle w:val="Hipervnculo"/>
            <w:rFonts w:asciiTheme="minorHAnsi" w:hAnsiTheme="minorHAnsi" w:cstheme="minorHAnsi"/>
            <w:lang w:val="es-ES_tradnl"/>
          </w:rPr>
          <w:t>https://github.com/tardisfromtornspace/SBC_22_M_01/blob/08513953429cdc7efc440db3a7f16a2977df49df/simple/components/ssd1306/ssd1306.c#L1</w:t>
        </w:r>
      </w:hyperlink>
    </w:p>
    <w:p w14:paraId="67F203E4" w14:textId="77777777" w:rsidR="001B3024" w:rsidRPr="004C650E" w:rsidRDefault="0071417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itches diferentes respecto al ejemplo original de Thingsboard:</w:t>
      </w:r>
    </w:p>
    <w:p w14:paraId="636FD8E8" w14:textId="570609D6" w:rsidR="00714173" w:rsidRPr="00192FBC" w:rsidRDefault="00000000" w:rsidP="00DC2D77">
      <w:pPr>
        <w:rPr>
          <w:rStyle w:val="Hipervnculo"/>
          <w:rFonts w:asciiTheme="minorHAnsi" w:hAnsiTheme="minorHAnsi" w:cstheme="minorHAnsi"/>
          <w:lang w:val="es-ES_tradnl"/>
        </w:rPr>
      </w:pPr>
      <w:hyperlink r:id="rId46" w:anchor="L89" w:history="1">
        <w:r w:rsidR="00714173" w:rsidRPr="00192FBC">
          <w:rPr>
            <w:rStyle w:val="Hipervnculo"/>
            <w:rFonts w:asciiTheme="minorHAnsi" w:hAnsiTheme="minorHAnsi" w:cstheme="minorHAnsi"/>
            <w:lang w:val="es-ES_tradnl"/>
          </w:rPr>
          <w:t>https://github.com/tardisfromtornspace/SBC_22_M_01/blob/661ea3224f9320f38c3634cac50292e4f2267927/ota/esp32-ota/main/main.c#L89</w:t>
        </w:r>
      </w:hyperlink>
    </w:p>
    <w:p w14:paraId="1DB4402B" w14:textId="5CA71A5E" w:rsidR="00192FBC" w:rsidRPr="004C650E" w:rsidRDefault="00192FBC" w:rsidP="00DC2D77">
      <w:pPr>
        <w:rPr>
          <w:rStyle w:val="Hipervnculo"/>
          <w:rFonts w:asciiTheme="minorHAnsi" w:hAnsiTheme="minorHAnsi" w:cstheme="minorHAnsi"/>
          <w:b/>
          <w:bCs/>
          <w:color w:val="000000" w:themeColor="text1"/>
          <w:u w:val="none"/>
        </w:rPr>
      </w:pPr>
      <w:r w:rsidRPr="004C650E">
        <w:rPr>
          <w:rStyle w:val="Hipervnculo"/>
          <w:rFonts w:asciiTheme="minorHAnsi" w:hAnsiTheme="minorHAnsi" w:cstheme="minorHAnsi"/>
          <w:b/>
          <w:bCs/>
          <w:color w:val="000000" w:themeColor="text1"/>
          <w:u w:val="none"/>
        </w:rPr>
        <w:t>Secciones LED</w:t>
      </w:r>
      <w:r w:rsidR="00A659A9" w:rsidRPr="004C650E">
        <w:rPr>
          <w:rStyle w:val="Hipervnculo"/>
          <w:rFonts w:asciiTheme="minorHAnsi" w:hAnsiTheme="minorHAnsi" w:cstheme="minorHAnsi"/>
          <w:b/>
          <w:bCs/>
          <w:color w:val="000000" w:themeColor="text1"/>
          <w:u w:val="none"/>
        </w:rPr>
        <w:t>-switch y comunes</w:t>
      </w:r>
    </w:p>
    <w:p w14:paraId="2117B5A3" w14:textId="11AB759F" w:rsidR="00192FBC" w:rsidRDefault="00000000" w:rsidP="00DC2D77">
      <w:pPr>
        <w:rPr>
          <w:rStyle w:val="Hipervnculo"/>
          <w:rFonts w:asciiTheme="minorHAnsi" w:hAnsiTheme="minorHAnsi" w:cstheme="minorHAnsi"/>
          <w:lang w:val="es-ES_tradnl"/>
        </w:rPr>
      </w:pPr>
      <w:hyperlink r:id="rId47" w:anchor="L96" w:history="1">
        <w:r w:rsidR="00731623" w:rsidRPr="00991C72">
          <w:rPr>
            <w:rStyle w:val="Hipervnculo"/>
            <w:rFonts w:asciiTheme="minorHAnsi" w:hAnsiTheme="minorHAnsi" w:cstheme="minorHAnsi"/>
            <w:lang w:val="es-ES_tradnl"/>
          </w:rPr>
          <w:t>https://github.com/tardisfromtornspace/SBC_22_M_01/blob/08513953429cdc7efc440db3a7f16a2977df49df/simple/main/main.c#L96</w:t>
        </w:r>
      </w:hyperlink>
    </w:p>
    <w:p w14:paraId="79CC16B2" w14:textId="2E338B41" w:rsidR="00A659A9" w:rsidRDefault="00000000" w:rsidP="00DC2D77">
      <w:pPr>
        <w:rPr>
          <w:rStyle w:val="Hipervnculo"/>
          <w:rFonts w:asciiTheme="minorHAnsi" w:hAnsiTheme="minorHAnsi" w:cstheme="minorHAnsi"/>
          <w:lang w:val="es-ES_tradnl"/>
        </w:rPr>
      </w:pPr>
      <w:hyperlink r:id="rId48" w:anchor="L191" w:history="1">
        <w:r w:rsidR="00A659A9" w:rsidRPr="00991C72">
          <w:rPr>
            <w:rStyle w:val="Hipervnculo"/>
            <w:rFonts w:asciiTheme="minorHAnsi" w:hAnsiTheme="minorHAnsi" w:cstheme="minorHAnsi"/>
            <w:lang w:val="es-ES_tradnl"/>
          </w:rPr>
          <w:t>https://github.com/tardisfromtornspace/SBC_22_M_01/blob/08513953429cdc7efc440db3a7f16a2977df49df/simple/main/main.c#L191</w:t>
        </w:r>
      </w:hyperlink>
    </w:p>
    <w:p w14:paraId="0A720C6A" w14:textId="3086CD62" w:rsidR="006C1841" w:rsidRDefault="00000000" w:rsidP="00DC2D77">
      <w:pPr>
        <w:rPr>
          <w:rStyle w:val="Hipervnculo"/>
          <w:rFonts w:asciiTheme="minorHAnsi" w:hAnsiTheme="minorHAnsi" w:cstheme="minorHAnsi"/>
          <w:lang w:val="es-ES_tradnl"/>
        </w:rPr>
      </w:pPr>
      <w:hyperlink r:id="rId49" w:anchor="L220" w:history="1">
        <w:r w:rsidR="00711846" w:rsidRPr="00991C72">
          <w:rPr>
            <w:rStyle w:val="Hipervnculo"/>
            <w:rFonts w:asciiTheme="minorHAnsi" w:hAnsiTheme="minorHAnsi" w:cstheme="minorHAnsi"/>
            <w:lang w:val="es-ES_tradnl"/>
          </w:rPr>
          <w:t>https://github.com/tardisfromtornspace/SBC_22_M_01/blob/08513953429cdc7efc440db3a7f16a2977df49df/simple/main/main.c#L220</w:t>
        </w:r>
      </w:hyperlink>
    </w:p>
    <w:p w14:paraId="686DD6C2" w14:textId="65C74F40" w:rsidR="00711846" w:rsidRPr="00711846" w:rsidRDefault="00000000" w:rsidP="00DC2D77">
      <w:pPr>
        <w:rPr>
          <w:rStyle w:val="Hipervnculo"/>
          <w:rFonts w:asciiTheme="minorHAnsi" w:hAnsiTheme="minorHAnsi" w:cstheme="minorHAnsi"/>
          <w:lang w:val="es-ES_tradnl"/>
        </w:rPr>
      </w:pPr>
      <w:hyperlink r:id="rId50" w:anchor="L1507E" w:history="1">
        <w:r w:rsidR="00711846" w:rsidRPr="00991C72">
          <w:rPr>
            <w:rStyle w:val="Hipervnculo"/>
            <w:rFonts w:asciiTheme="minorHAnsi" w:hAnsiTheme="minorHAnsi" w:cstheme="minorHAnsi"/>
            <w:lang w:val="es-ES_tradnl"/>
          </w:rPr>
          <w:t>https://github.com/tardisfromtornspace/SBC_22_M_01/blob/08513953429cdc7efc440db3a7f16a2977df49df/simple/main/main.c#L1507</w:t>
        </w:r>
      </w:hyperlink>
      <w:r w:rsidR="00711846">
        <w:rPr>
          <w:rStyle w:val="Hipervnculo"/>
          <w:rFonts w:asciiTheme="minorHAnsi" w:hAnsiTheme="minorHAnsi" w:cstheme="minorHAnsi"/>
          <w:color w:val="000000" w:themeColor="text1"/>
          <w:u w:val="none"/>
          <w:lang w:val="es-ES_tradnl"/>
        </w:rPr>
        <w:t xml:space="preserve"> E</w:t>
      </w:r>
      <w:r w:rsidR="00711846" w:rsidRPr="00711846">
        <w:rPr>
          <w:rStyle w:val="Hipervnculo"/>
          <w:rFonts w:asciiTheme="minorHAnsi" w:hAnsiTheme="minorHAnsi" w:cstheme="minorHAnsi"/>
          <w:color w:val="000000" w:themeColor="text1"/>
          <w:u w:val="none"/>
          <w:lang w:val="es-ES_tradnl"/>
        </w:rPr>
        <w:t>l programa principal en sí.</w:t>
      </w:r>
    </w:p>
    <w:p w14:paraId="1E8DBBD6" w14:textId="77777777" w:rsidR="00731623" w:rsidRPr="004C650E" w:rsidRDefault="00731623" w:rsidP="00DC2D77">
      <w:pPr>
        <w:rPr>
          <w:rStyle w:val="Hipervnculo"/>
          <w:rFonts w:asciiTheme="minorHAnsi" w:hAnsiTheme="minorHAnsi" w:cstheme="minorHAnsi"/>
          <w:b/>
          <w:bCs/>
          <w:lang w:val="es-ES_tradnl"/>
        </w:rPr>
      </w:pPr>
    </w:p>
    <w:p w14:paraId="049EB293" w14:textId="44207480" w:rsidR="00192FBC" w:rsidRPr="004C650E" w:rsidRDefault="00192FBC"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w:t>
      </w:r>
      <w:r w:rsidR="00731623" w:rsidRPr="004C650E">
        <w:rPr>
          <w:rStyle w:val="Hipervnculo"/>
          <w:rFonts w:asciiTheme="minorHAnsi" w:hAnsiTheme="minorHAnsi" w:cstheme="minorHAnsi"/>
          <w:b/>
          <w:bCs/>
          <w:color w:val="000000" w:themeColor="text1"/>
          <w:u w:val="none"/>
          <w:lang w:val="es-ES_tradnl"/>
        </w:rPr>
        <w:t xml:space="preserve"> I2C básicas</w:t>
      </w:r>
    </w:p>
    <w:p w14:paraId="2C223688" w14:textId="2950D5C8" w:rsidR="006D79C8" w:rsidRDefault="00000000" w:rsidP="00DC2D77">
      <w:pPr>
        <w:rPr>
          <w:rStyle w:val="Hipervnculo"/>
          <w:rFonts w:asciiTheme="minorHAnsi" w:hAnsiTheme="minorHAnsi" w:cstheme="minorHAnsi"/>
          <w:color w:val="000000" w:themeColor="text1"/>
          <w:u w:val="none"/>
          <w:lang w:val="es-ES_tradnl"/>
        </w:rPr>
      </w:pPr>
      <w:hyperlink r:id="rId51" w:anchor="L101" w:history="1">
        <w:r w:rsidR="006D79C8" w:rsidRPr="00991C72">
          <w:rPr>
            <w:rStyle w:val="Hipervnculo"/>
            <w:rFonts w:asciiTheme="minorHAnsi" w:hAnsiTheme="minorHAnsi" w:cstheme="minorHAnsi"/>
            <w:lang w:val="es-ES_tradnl"/>
          </w:rPr>
          <w:t>https://github.com/tardisfromtornspace/SBC_22_M_01/blob/08513953429cdc7efc440db3a7f16a2977df49df/simple/main/main.c#L101</w:t>
        </w:r>
      </w:hyperlink>
    </w:p>
    <w:p w14:paraId="1D2632D3" w14:textId="731F0592" w:rsidR="0003028A" w:rsidRPr="0003028A" w:rsidRDefault="00000000" w:rsidP="00DC2D77">
      <w:pPr>
        <w:rPr>
          <w:rStyle w:val="Hipervnculo"/>
          <w:rFonts w:asciiTheme="minorHAnsi" w:hAnsiTheme="minorHAnsi" w:cstheme="minorHAnsi"/>
          <w:color w:val="000000" w:themeColor="text1"/>
          <w:u w:val="none"/>
        </w:rPr>
      </w:pPr>
      <w:hyperlink r:id="rId52" w:anchor="L214" w:history="1">
        <w:r w:rsidR="0003028A" w:rsidRPr="0040635C">
          <w:rPr>
            <w:rStyle w:val="Hipervnculo"/>
            <w:rFonts w:asciiTheme="minorHAnsi" w:hAnsiTheme="minorHAnsi" w:cstheme="minorHAnsi"/>
          </w:rPr>
          <w:t>https://github.com/tardisfromtornspace/SBC_22_M_01/blob/08513953429cdc7efc440db3a7f16a2977df49df/simple/main/main.c#L214</w:t>
        </w:r>
      </w:hyperlink>
      <w:r w:rsidR="0003028A" w:rsidRPr="0040635C">
        <w:rPr>
          <w:rStyle w:val="Hipervnculo"/>
          <w:rFonts w:asciiTheme="minorHAnsi" w:hAnsiTheme="minorHAnsi" w:cstheme="minorHAnsi"/>
          <w:color w:val="000000" w:themeColor="text1"/>
          <w:u w:val="none"/>
        </w:rPr>
        <w:t xml:space="preserve"> Esta</w:t>
      </w:r>
      <w:r w:rsidR="0003028A">
        <w:rPr>
          <w:rStyle w:val="Hipervnculo"/>
          <w:rFonts w:asciiTheme="minorHAnsi" w:hAnsiTheme="minorHAnsi" w:cstheme="minorHAnsi"/>
          <w:color w:val="000000" w:themeColor="text1"/>
          <w:u w:val="none"/>
        </w:rPr>
        <w:t xml:space="preserve"> no se usa pero la incluimos para demostrar que lo intentamos y el código sería funcional en otros</w:t>
      </w:r>
    </w:p>
    <w:p w14:paraId="020470D4" w14:textId="7A1CA028" w:rsidR="006D79C8" w:rsidRDefault="00000000" w:rsidP="00DC2D77">
      <w:pPr>
        <w:rPr>
          <w:rStyle w:val="Hipervnculo"/>
          <w:rFonts w:asciiTheme="minorHAnsi" w:hAnsiTheme="minorHAnsi" w:cstheme="minorHAnsi"/>
          <w:color w:val="000000" w:themeColor="text1"/>
          <w:u w:val="none"/>
          <w:lang w:val="es-ES_tradnl"/>
        </w:rPr>
      </w:pPr>
      <w:hyperlink r:id="rId53" w:anchor="L278" w:history="1">
        <w:r w:rsidR="00D65A8D" w:rsidRPr="00991C72">
          <w:rPr>
            <w:rStyle w:val="Hipervnculo"/>
            <w:rFonts w:asciiTheme="minorHAnsi" w:hAnsiTheme="minorHAnsi" w:cstheme="minorHAnsi"/>
            <w:lang w:val="es-ES_tradnl"/>
          </w:rPr>
          <w:t>https://github.com/tardisfromtornspace/SBC_22_M_01/blob/08513953429cdc7efc440db3a7f16a2977df49df/simple/main/main.c#L278</w:t>
        </w:r>
      </w:hyperlink>
    </w:p>
    <w:p w14:paraId="136D49C5" w14:textId="77777777" w:rsidR="00D65A8D" w:rsidRPr="006D79C8" w:rsidRDefault="00D65A8D" w:rsidP="00DC2D77">
      <w:pPr>
        <w:rPr>
          <w:rStyle w:val="Hipervnculo"/>
          <w:rFonts w:asciiTheme="minorHAnsi" w:hAnsiTheme="minorHAnsi" w:cstheme="minorHAnsi"/>
          <w:color w:val="000000" w:themeColor="text1"/>
          <w:u w:val="none"/>
          <w:lang w:val="es-ES_tradnl"/>
        </w:rPr>
      </w:pPr>
    </w:p>
    <w:p w14:paraId="35ECDF8A" w14:textId="5B488055" w:rsidR="00731623" w:rsidRPr="006D79C8" w:rsidRDefault="00731623" w:rsidP="00DC2D77">
      <w:pPr>
        <w:rPr>
          <w:rStyle w:val="Hipervnculo"/>
          <w:rFonts w:asciiTheme="minorHAnsi" w:hAnsiTheme="minorHAnsi" w:cstheme="minorHAnsi"/>
          <w:color w:val="000000" w:themeColor="text1"/>
          <w:u w:val="none"/>
          <w:lang w:val="es-ES_tradnl"/>
        </w:rPr>
      </w:pPr>
    </w:p>
    <w:p w14:paraId="012ED1C5" w14:textId="77777777" w:rsidR="00E063B8" w:rsidRPr="004C650E" w:rsidRDefault="00E063B8"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ADC</w:t>
      </w:r>
    </w:p>
    <w:p w14:paraId="280D46A6" w14:textId="6803A432" w:rsidR="00E063B8" w:rsidRDefault="00000000" w:rsidP="00DC2D77">
      <w:pPr>
        <w:rPr>
          <w:rStyle w:val="Hipervnculo"/>
          <w:rFonts w:asciiTheme="minorHAnsi" w:hAnsiTheme="minorHAnsi" w:cstheme="minorHAnsi"/>
          <w:color w:val="000000" w:themeColor="text1"/>
          <w:u w:val="none"/>
          <w:lang w:val="es-ES_tradnl"/>
        </w:rPr>
      </w:pPr>
      <w:hyperlink r:id="rId54" w:anchor="L138" w:history="1">
        <w:r w:rsidR="00E063B8" w:rsidRPr="00991C72">
          <w:rPr>
            <w:rStyle w:val="Hipervnculo"/>
            <w:rFonts w:asciiTheme="minorHAnsi" w:hAnsiTheme="minorHAnsi" w:cstheme="minorHAnsi"/>
            <w:lang w:val="es-ES_tradnl"/>
          </w:rPr>
          <w:t>https://github.com/tardisfromtornspace/SBC_22_M_01/blob/08513953429cdc7efc440db3a7f16a2977df49df/simple/main/main.c#L138</w:t>
        </w:r>
      </w:hyperlink>
    </w:p>
    <w:p w14:paraId="7D0FAE20" w14:textId="0998C400" w:rsidR="00E063B8" w:rsidRDefault="00000000" w:rsidP="00DC2D77">
      <w:pPr>
        <w:rPr>
          <w:rStyle w:val="Hipervnculo"/>
          <w:rFonts w:asciiTheme="minorHAnsi" w:hAnsiTheme="minorHAnsi" w:cstheme="minorHAnsi"/>
          <w:color w:val="000000" w:themeColor="text1"/>
          <w:u w:val="none"/>
          <w:lang w:val="es-ES_tradnl"/>
        </w:rPr>
      </w:pPr>
      <w:hyperlink r:id="rId55" w:anchor="L207" w:history="1">
        <w:r w:rsidR="00A2457C" w:rsidRPr="00991C72">
          <w:rPr>
            <w:rStyle w:val="Hipervnculo"/>
            <w:rFonts w:asciiTheme="minorHAnsi" w:hAnsiTheme="minorHAnsi" w:cstheme="minorHAnsi"/>
            <w:lang w:val="es-ES_tradnl"/>
          </w:rPr>
          <w:t>https://github.com/tardisfromtornspace/SBC_22_M_01/blob/08513953429cdc7efc440db3a7f16a2977df49df/simple/main/main.c#L207</w:t>
        </w:r>
      </w:hyperlink>
    </w:p>
    <w:p w14:paraId="24139772" w14:textId="3504FFC7" w:rsidR="0003028A" w:rsidRDefault="00000000" w:rsidP="00DC2D77">
      <w:pPr>
        <w:rPr>
          <w:rStyle w:val="Hipervnculo"/>
          <w:rFonts w:asciiTheme="minorHAnsi" w:hAnsiTheme="minorHAnsi" w:cstheme="minorHAnsi"/>
          <w:color w:val="000000" w:themeColor="text1"/>
          <w:u w:val="none"/>
        </w:rPr>
      </w:pPr>
      <w:hyperlink r:id="rId56" w:anchor="L748" w:history="1">
        <w:r w:rsidR="0003028A" w:rsidRPr="00991C72">
          <w:rPr>
            <w:rStyle w:val="Hipervnculo"/>
            <w:rFonts w:asciiTheme="minorHAnsi" w:hAnsiTheme="minorHAnsi" w:cstheme="minorHAnsi"/>
          </w:rPr>
          <w:t>https://github.com/tardisfromtornspace/SBC_22_M_01/blob/08513953429cdc7efc440db3a7f16a2977df49df/simple/main/main.c#L748</w:t>
        </w:r>
      </w:hyperlink>
    </w:p>
    <w:p w14:paraId="25F4B032" w14:textId="1897F5D6" w:rsidR="0003028A" w:rsidRPr="000D0864" w:rsidRDefault="00000000" w:rsidP="00DC2D77">
      <w:pPr>
        <w:rPr>
          <w:rStyle w:val="Hipervnculo"/>
          <w:rFonts w:asciiTheme="minorHAnsi" w:hAnsiTheme="minorHAnsi" w:cstheme="minorHAnsi"/>
          <w:color w:val="000000" w:themeColor="text1"/>
          <w:u w:val="none"/>
        </w:rPr>
      </w:pPr>
      <w:hyperlink r:id="rId57" w:anchor="L1381" w:history="1">
        <w:r w:rsidR="000D0864" w:rsidRPr="000D0864">
          <w:rPr>
            <w:rStyle w:val="Hipervnculo"/>
            <w:rFonts w:asciiTheme="minorHAnsi" w:hAnsiTheme="minorHAnsi" w:cstheme="minorHAnsi"/>
          </w:rPr>
          <w:t>https://github.com/tardisfromtornspace/SBC_22_M_01/blob/08513953429cdc7efc440db3a7f16a2977df49df/simple/main/main.c#L1381</w:t>
        </w:r>
      </w:hyperlink>
      <w:r w:rsidR="000D0864" w:rsidRPr="000D0864">
        <w:rPr>
          <w:rStyle w:val="Hipervnculo"/>
          <w:rFonts w:asciiTheme="minorHAnsi" w:hAnsiTheme="minorHAnsi" w:cstheme="minorHAnsi"/>
          <w:color w:val="000000" w:themeColor="text1"/>
          <w:u w:val="none"/>
        </w:rPr>
        <w:t xml:space="preserve"> Este</w:t>
      </w:r>
      <w:r w:rsidR="000D0864">
        <w:rPr>
          <w:rStyle w:val="Hipervnculo"/>
          <w:rFonts w:asciiTheme="minorHAnsi" w:hAnsiTheme="minorHAnsi" w:cstheme="minorHAnsi"/>
          <w:color w:val="000000" w:themeColor="text1"/>
          <w:u w:val="none"/>
        </w:rPr>
        <w:t xml:space="preserve"> configura los pines analógicos en sí.</w:t>
      </w:r>
    </w:p>
    <w:p w14:paraId="706E9970" w14:textId="77777777" w:rsidR="000D0864" w:rsidRPr="000D0864" w:rsidRDefault="000D0864" w:rsidP="00DC2D77">
      <w:pPr>
        <w:rPr>
          <w:rStyle w:val="Hipervnculo"/>
          <w:rFonts w:asciiTheme="minorHAnsi" w:hAnsiTheme="minorHAnsi" w:cstheme="minorHAnsi"/>
          <w:color w:val="000000" w:themeColor="text1"/>
          <w:u w:val="none"/>
        </w:rPr>
      </w:pPr>
    </w:p>
    <w:p w14:paraId="520D2D24" w14:textId="77777777" w:rsidR="0040635C" w:rsidRPr="000D0864" w:rsidRDefault="0040635C" w:rsidP="00DC2D77">
      <w:pPr>
        <w:rPr>
          <w:rStyle w:val="Hipervnculo"/>
          <w:rFonts w:asciiTheme="minorHAnsi" w:hAnsiTheme="minorHAnsi" w:cstheme="minorHAnsi"/>
          <w:color w:val="000000" w:themeColor="text1"/>
          <w:u w:val="none"/>
        </w:rPr>
      </w:pPr>
    </w:p>
    <w:p w14:paraId="0770167F" w14:textId="677BB154" w:rsidR="00731623" w:rsidRPr="004C650E" w:rsidRDefault="0073162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w:t>
      </w:r>
      <w:r w:rsidR="00FE4593" w:rsidRPr="004C650E">
        <w:rPr>
          <w:rStyle w:val="Hipervnculo"/>
          <w:rFonts w:asciiTheme="minorHAnsi" w:hAnsiTheme="minorHAnsi" w:cstheme="minorHAnsi"/>
          <w:b/>
          <w:bCs/>
          <w:color w:val="000000" w:themeColor="text1"/>
          <w:u w:val="none"/>
          <w:lang w:val="es-ES_tradnl"/>
        </w:rPr>
        <w:t>MQTT</w:t>
      </w:r>
    </w:p>
    <w:p w14:paraId="0F4ED14A" w14:textId="526DCF59" w:rsidR="00FE4593" w:rsidRDefault="00000000" w:rsidP="00DC2D77">
      <w:pPr>
        <w:rPr>
          <w:rStyle w:val="Hipervnculo"/>
          <w:rFonts w:asciiTheme="minorHAnsi" w:hAnsiTheme="minorHAnsi" w:cstheme="minorHAnsi"/>
          <w:color w:val="000000" w:themeColor="text1"/>
          <w:u w:val="none"/>
          <w:lang w:val="es-ES_tradnl"/>
        </w:rPr>
      </w:pPr>
      <w:hyperlink r:id="rId58" w:anchor="L680" w:history="1">
        <w:r w:rsidR="00FE4593" w:rsidRPr="00991C72">
          <w:rPr>
            <w:rStyle w:val="Hipervnculo"/>
            <w:rFonts w:asciiTheme="minorHAnsi" w:hAnsiTheme="minorHAnsi" w:cstheme="minorHAnsi"/>
            <w:lang w:val="es-ES_tradnl"/>
          </w:rPr>
          <w:t>https://github.com/tardisfromtornspace/SBC_22_M_01/blob/08513953429cdc7efc440db3a7f16a2977df49df/simple/main/main.c#L680</w:t>
        </w:r>
      </w:hyperlink>
    </w:p>
    <w:p w14:paraId="656B9B5D" w14:textId="77777777" w:rsidR="00FE4593" w:rsidRPr="006D79C8" w:rsidRDefault="00FE4593" w:rsidP="00DC2D77">
      <w:pPr>
        <w:rPr>
          <w:rStyle w:val="Hipervnculo"/>
          <w:rFonts w:asciiTheme="minorHAnsi" w:hAnsiTheme="minorHAnsi" w:cstheme="minorHAnsi"/>
          <w:color w:val="000000" w:themeColor="text1"/>
          <w:u w:val="none"/>
          <w:lang w:val="es-ES_tradnl"/>
        </w:rPr>
      </w:pPr>
    </w:p>
    <w:p w14:paraId="3068C62C" w14:textId="3E875F73" w:rsidR="00731623" w:rsidRPr="006D79C8" w:rsidRDefault="00731623" w:rsidP="00DC2D77">
      <w:pPr>
        <w:rPr>
          <w:rStyle w:val="Hipervnculo"/>
          <w:rFonts w:asciiTheme="minorHAnsi" w:hAnsiTheme="minorHAnsi" w:cstheme="minorHAnsi"/>
          <w:color w:val="000000" w:themeColor="text1"/>
          <w:u w:val="none"/>
          <w:lang w:val="es-ES_tradnl"/>
        </w:rPr>
      </w:pPr>
    </w:p>
    <w:p w14:paraId="6A6593F8" w14:textId="7502E6D3" w:rsidR="00731623" w:rsidRPr="004C650E" w:rsidRDefault="0073162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http del servidor básico</w:t>
      </w:r>
    </w:p>
    <w:p w14:paraId="1314F80E" w14:textId="0414676F" w:rsidR="00731623" w:rsidRDefault="00000000" w:rsidP="00DC2D77">
      <w:pPr>
        <w:rPr>
          <w:rStyle w:val="Hipervnculo"/>
          <w:rFonts w:asciiTheme="minorHAnsi" w:hAnsiTheme="minorHAnsi" w:cstheme="minorHAnsi"/>
          <w:color w:val="000000" w:themeColor="text1"/>
          <w:u w:val="none"/>
          <w:lang w:val="es-ES_tradnl"/>
        </w:rPr>
      </w:pPr>
      <w:hyperlink r:id="rId59" w:anchor="L1107" w:history="1">
        <w:r w:rsidR="00210B25" w:rsidRPr="00991C72">
          <w:rPr>
            <w:rStyle w:val="Hipervnculo"/>
            <w:rFonts w:asciiTheme="minorHAnsi" w:hAnsiTheme="minorHAnsi" w:cstheme="minorHAnsi"/>
            <w:lang w:val="es-ES_tradnl"/>
          </w:rPr>
          <w:t>https://github.com/tardisfromtornspace/SBC_22_M_01/blob/08513953429cdc7efc440db3a7f16a2977df49df/simple/main/main.c#L1107</w:t>
        </w:r>
      </w:hyperlink>
    </w:p>
    <w:p w14:paraId="5551D5E6" w14:textId="77777777" w:rsidR="00210B25" w:rsidRPr="006D79C8" w:rsidRDefault="00210B25" w:rsidP="00DC2D77">
      <w:pPr>
        <w:rPr>
          <w:rStyle w:val="Hipervnculo"/>
          <w:rFonts w:asciiTheme="minorHAnsi" w:hAnsiTheme="minorHAnsi" w:cstheme="minorHAnsi"/>
          <w:color w:val="000000" w:themeColor="text1"/>
          <w:u w:val="none"/>
          <w:lang w:val="es-ES_tradnl"/>
        </w:rPr>
      </w:pPr>
    </w:p>
    <w:p w14:paraId="23CE9227" w14:textId="62BFECB8" w:rsidR="00731623" w:rsidRPr="004C650E" w:rsidRDefault="0073162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http2 de Telegram</w:t>
      </w:r>
    </w:p>
    <w:p w14:paraId="77E93964" w14:textId="4155B979" w:rsidR="00355AD2" w:rsidRDefault="00000000" w:rsidP="00DC2D77">
      <w:pPr>
        <w:rPr>
          <w:rStyle w:val="Hipervnculo"/>
          <w:rFonts w:asciiTheme="minorHAnsi" w:hAnsiTheme="minorHAnsi" w:cstheme="minorHAnsi"/>
          <w:color w:val="000000" w:themeColor="text1"/>
          <w:u w:val="none"/>
          <w:lang w:val="es-ES_tradnl"/>
        </w:rPr>
      </w:pPr>
      <w:hyperlink r:id="rId60" w:anchor="L165" w:history="1">
        <w:r w:rsidR="00355AD2" w:rsidRPr="00991C72">
          <w:rPr>
            <w:rStyle w:val="Hipervnculo"/>
            <w:rFonts w:asciiTheme="minorHAnsi" w:hAnsiTheme="minorHAnsi" w:cstheme="minorHAnsi"/>
            <w:lang w:val="es-ES_tradnl"/>
          </w:rPr>
          <w:t>https://github.com/tardisfromtornspace/SBC_22_M_01/blob/08513953429cdc7efc440db3a7f16a2977df49df/simple/main/main.c#L165</w:t>
        </w:r>
      </w:hyperlink>
    </w:p>
    <w:p w14:paraId="10B93525" w14:textId="69AEBA11" w:rsidR="0089108A" w:rsidRDefault="00000000" w:rsidP="00DC2D77">
      <w:pPr>
        <w:rPr>
          <w:rStyle w:val="Hipervnculo"/>
          <w:rFonts w:asciiTheme="minorHAnsi" w:hAnsiTheme="minorHAnsi" w:cstheme="minorHAnsi"/>
          <w:color w:val="000000" w:themeColor="text1"/>
          <w:u w:val="none"/>
          <w:lang w:val="es-ES_tradnl"/>
        </w:rPr>
      </w:pPr>
      <w:hyperlink r:id="rId61" w:anchor="L777" w:history="1">
        <w:r w:rsidR="0089108A" w:rsidRPr="00991C72">
          <w:rPr>
            <w:rStyle w:val="Hipervnculo"/>
            <w:rFonts w:asciiTheme="minorHAnsi" w:hAnsiTheme="minorHAnsi" w:cstheme="minorHAnsi"/>
            <w:lang w:val="es-ES_tradnl"/>
          </w:rPr>
          <w:t>https://github.com/tardisfromtornspace/SBC_22_M_01/blob/08513953429cdc7efc440db3a7f16a2977df49df/simple/main/main.c#L777</w:t>
        </w:r>
      </w:hyperlink>
    </w:p>
    <w:p w14:paraId="6A1804A5" w14:textId="4BEB6FAE" w:rsidR="0089108A" w:rsidRPr="00837225" w:rsidRDefault="00000000" w:rsidP="00DC2D77">
      <w:pPr>
        <w:rPr>
          <w:rStyle w:val="Hipervnculo"/>
          <w:rFonts w:asciiTheme="minorHAnsi" w:hAnsiTheme="minorHAnsi" w:cstheme="minorHAnsi"/>
          <w:color w:val="000000" w:themeColor="text1"/>
          <w:u w:val="none"/>
        </w:rPr>
      </w:pPr>
      <w:hyperlink r:id="rId62" w:anchor="L894" w:history="1">
        <w:r w:rsidR="00837225" w:rsidRPr="00837225">
          <w:rPr>
            <w:rStyle w:val="Hipervnculo"/>
            <w:rFonts w:asciiTheme="minorHAnsi" w:hAnsiTheme="minorHAnsi" w:cstheme="minorHAnsi"/>
          </w:rPr>
          <w:t>https://github.com/tardisfromtornspace/SBC_22_M_01/blob/08513953429cdc7efc440db3a7f16a2977df49df/simple/main/main.c#L894</w:t>
        </w:r>
      </w:hyperlink>
      <w:r w:rsidR="00837225" w:rsidRPr="00837225">
        <w:rPr>
          <w:rStyle w:val="Hipervnculo"/>
          <w:rFonts w:asciiTheme="minorHAnsi" w:hAnsiTheme="minorHAnsi" w:cstheme="minorHAnsi"/>
          <w:color w:val="000000" w:themeColor="text1"/>
          <w:u w:val="none"/>
        </w:rPr>
        <w:t xml:space="preserve"> esta</w:t>
      </w:r>
      <w:r w:rsidR="00837225">
        <w:rPr>
          <w:rStyle w:val="Hipervnculo"/>
          <w:rFonts w:asciiTheme="minorHAnsi" w:hAnsiTheme="minorHAnsi" w:cstheme="minorHAnsi"/>
          <w:color w:val="000000" w:themeColor="text1"/>
          <w:u w:val="none"/>
        </w:rPr>
        <w:t xml:space="preserve"> sección está incluida arriba pero se destacan los comandos que recibe</w:t>
      </w:r>
    </w:p>
    <w:p w14:paraId="1199B540" w14:textId="1E835222" w:rsidR="00837225" w:rsidRDefault="00000000" w:rsidP="00DC2D77">
      <w:pPr>
        <w:rPr>
          <w:rStyle w:val="Hipervnculo"/>
          <w:rFonts w:asciiTheme="minorHAnsi" w:hAnsiTheme="minorHAnsi" w:cstheme="minorHAnsi"/>
          <w:color w:val="000000" w:themeColor="text1"/>
          <w:u w:val="none"/>
        </w:rPr>
      </w:pPr>
      <w:hyperlink r:id="rId63" w:anchor="L1321" w:history="1">
        <w:r w:rsidR="00C9293D" w:rsidRPr="00991C72">
          <w:rPr>
            <w:rStyle w:val="Hipervnculo"/>
            <w:rFonts w:asciiTheme="minorHAnsi" w:hAnsiTheme="minorHAnsi" w:cstheme="minorHAnsi"/>
          </w:rPr>
          <w:t>https://github.com/tardisfromtornspace/SBC_22_M_01/blob/08513953429cdc7efc440db3a7f16a2977df49df/simple/main/main.c#L1321</w:t>
        </w:r>
      </w:hyperlink>
    </w:p>
    <w:p w14:paraId="2EF29A66" w14:textId="0E092099" w:rsidR="00141C0C" w:rsidRPr="00141C0C" w:rsidRDefault="00141C0C"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r>
        <w:rPr>
          <w:rStyle w:val="Hipervnculo"/>
          <w:rFonts w:asciiTheme="minorHAnsi" w:hAnsiTheme="minorHAnsi" w:cstheme="minorHAnsi"/>
          <w:b/>
          <w:bCs/>
          <w:color w:val="000000" w:themeColor="text1"/>
          <w:u w:val="none"/>
          <w:lang w:val="es-ES_tradnl"/>
        </w:rPr>
        <w:t>retorno de fábrica</w:t>
      </w:r>
    </w:p>
    <w:p w14:paraId="5BDF95D4" w14:textId="056455B6" w:rsidR="00C9293D" w:rsidRDefault="00000000" w:rsidP="00DC2D77">
      <w:pPr>
        <w:rPr>
          <w:rStyle w:val="Hipervnculo"/>
          <w:rFonts w:asciiTheme="minorHAnsi" w:hAnsiTheme="minorHAnsi" w:cstheme="minorHAnsi"/>
          <w:color w:val="000000" w:themeColor="text1"/>
          <w:u w:val="none"/>
        </w:rPr>
      </w:pPr>
      <w:hyperlink r:id="rId64" w:anchor="L1352" w:history="1">
        <w:r w:rsidR="00141C0C" w:rsidRPr="00991C72">
          <w:rPr>
            <w:rStyle w:val="Hipervnculo"/>
            <w:rFonts w:asciiTheme="minorHAnsi" w:hAnsiTheme="minorHAnsi" w:cstheme="minorHAnsi"/>
          </w:rPr>
          <w:t>https://github.com/tardisfromtornspace/SBC_22_M_01/blob/08513953429cdc7efc440db3a7f16a2977df49df/simple/main/main.c#L1352</w:t>
        </w:r>
      </w:hyperlink>
    </w:p>
    <w:p w14:paraId="7EDCEFA7" w14:textId="77777777" w:rsidR="00141C0C" w:rsidRPr="00837225" w:rsidRDefault="00141C0C" w:rsidP="00DC2D77">
      <w:pPr>
        <w:rPr>
          <w:rStyle w:val="Hipervnculo"/>
          <w:rFonts w:asciiTheme="minorHAnsi" w:hAnsiTheme="minorHAnsi" w:cstheme="minorHAnsi"/>
          <w:color w:val="000000" w:themeColor="text1"/>
          <w:u w:val="none"/>
        </w:rPr>
      </w:pPr>
    </w:p>
    <w:p w14:paraId="76EAD4C1" w14:textId="63FFB0D6" w:rsidR="003804DE" w:rsidRPr="004C650E" w:rsidRDefault="003804DE" w:rsidP="003804DE">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de sleep</w:t>
      </w:r>
    </w:p>
    <w:p w14:paraId="632FFB93" w14:textId="77057331" w:rsidR="00D936F0" w:rsidRDefault="00000000" w:rsidP="003804DE">
      <w:pPr>
        <w:rPr>
          <w:rStyle w:val="Hipervnculo"/>
          <w:rFonts w:asciiTheme="minorHAnsi" w:hAnsiTheme="minorHAnsi" w:cstheme="minorHAnsi"/>
          <w:color w:val="000000" w:themeColor="text1"/>
          <w:u w:val="none"/>
          <w:lang w:val="es-ES_tradnl"/>
        </w:rPr>
      </w:pPr>
      <w:hyperlink r:id="rId65" w:anchor="L188" w:history="1">
        <w:r w:rsidR="00D936F0" w:rsidRPr="00991C72">
          <w:rPr>
            <w:rStyle w:val="Hipervnculo"/>
            <w:rFonts w:asciiTheme="minorHAnsi" w:hAnsiTheme="minorHAnsi" w:cstheme="minorHAnsi"/>
            <w:lang w:val="es-ES_tradnl"/>
          </w:rPr>
          <w:t>https://github.com/tardisfromtornspace/SBC_22_M_01/blob/08513953429cdc7efc440db3a7f16a2977df49df/simple/main/main.c#L188</w:t>
        </w:r>
      </w:hyperlink>
    </w:p>
    <w:p w14:paraId="27211617" w14:textId="77D9E858" w:rsidR="00C30BA5" w:rsidRDefault="00000000" w:rsidP="003804DE">
      <w:pPr>
        <w:rPr>
          <w:rStyle w:val="Hipervnculo"/>
          <w:rFonts w:asciiTheme="minorHAnsi" w:hAnsiTheme="minorHAnsi" w:cstheme="minorHAnsi"/>
          <w:color w:val="000000" w:themeColor="text1"/>
          <w:u w:val="none"/>
          <w:lang w:val="es-ES_tradnl"/>
        </w:rPr>
      </w:pPr>
      <w:hyperlink r:id="rId66" w:anchor="L1394" w:history="1">
        <w:r w:rsidR="00C30BA5" w:rsidRPr="00991C72">
          <w:rPr>
            <w:rStyle w:val="Hipervnculo"/>
            <w:rFonts w:asciiTheme="minorHAnsi" w:hAnsiTheme="minorHAnsi" w:cstheme="minorHAnsi"/>
            <w:lang w:val="es-ES_tradnl"/>
          </w:rPr>
          <w:t>https://github.com/tardisfromtornspace/SBC_22_M_01/blob/08513953429cdc7efc440db3a7f16a2977df49df/simple/main/main.c#L1394</w:t>
        </w:r>
      </w:hyperlink>
      <w:r w:rsidR="00DB1E93">
        <w:rPr>
          <w:rStyle w:val="Hipervnculo"/>
          <w:rFonts w:asciiTheme="minorHAnsi" w:hAnsiTheme="minorHAnsi" w:cstheme="minorHAnsi"/>
          <w:color w:val="000000" w:themeColor="text1"/>
          <w:u w:val="none"/>
          <w:lang w:val="es-ES_tradnl"/>
        </w:rPr>
        <w:t xml:space="preserve"> la rutina del sleep en sí</w:t>
      </w:r>
    </w:p>
    <w:p w14:paraId="15EF4B11" w14:textId="77777777" w:rsidR="00C30BA5" w:rsidRDefault="00C30BA5" w:rsidP="003804DE">
      <w:pPr>
        <w:rPr>
          <w:rStyle w:val="Hipervnculo"/>
          <w:rFonts w:asciiTheme="minorHAnsi" w:hAnsiTheme="minorHAnsi" w:cstheme="minorHAnsi"/>
          <w:color w:val="000000" w:themeColor="text1"/>
          <w:u w:val="none"/>
          <w:lang w:val="es-ES_tradnl"/>
        </w:rPr>
      </w:pPr>
    </w:p>
    <w:p w14:paraId="1F26C0E8" w14:textId="77777777" w:rsidR="00D936F0" w:rsidRDefault="00D936F0" w:rsidP="003804DE">
      <w:pPr>
        <w:rPr>
          <w:rStyle w:val="Hipervnculo"/>
          <w:rFonts w:asciiTheme="minorHAnsi" w:hAnsiTheme="minorHAnsi" w:cstheme="minorHAnsi"/>
          <w:color w:val="000000" w:themeColor="text1"/>
          <w:u w:val="none"/>
          <w:lang w:val="es-ES_tradnl"/>
        </w:rPr>
      </w:pPr>
    </w:p>
    <w:p w14:paraId="4469BB6E" w14:textId="77777777" w:rsidR="00355AD2" w:rsidRPr="006D79C8" w:rsidRDefault="00355AD2" w:rsidP="00DC2D77">
      <w:pPr>
        <w:rPr>
          <w:rStyle w:val="Hipervnculo"/>
          <w:rFonts w:asciiTheme="minorHAnsi" w:hAnsiTheme="minorHAnsi" w:cstheme="minorHAnsi"/>
          <w:color w:val="000000" w:themeColor="text1"/>
          <w:u w:val="none"/>
          <w:lang w:val="es-ES_tradnl"/>
        </w:rPr>
      </w:pPr>
    </w:p>
    <w:p w14:paraId="5AF0EE6D" w14:textId="77777777" w:rsidR="00714173" w:rsidRPr="00714173" w:rsidRDefault="00714173" w:rsidP="00DC2D77">
      <w:pPr>
        <w:rPr>
          <w:rStyle w:val="Hipervnculo"/>
          <w:u w:val="none"/>
          <w:lang w:val="es-ES_tradnl"/>
        </w:rPr>
      </w:pPr>
    </w:p>
    <w:p w14:paraId="50B08077" w14:textId="77777777" w:rsidR="008F230D" w:rsidRPr="008F230D" w:rsidRDefault="008F230D" w:rsidP="00DC2D77">
      <w:pPr>
        <w:rPr>
          <w:lang w:val="es-ES_tradnl"/>
        </w:rPr>
      </w:pPr>
    </w:p>
    <w:p w14:paraId="1AD413B8" w14:textId="77777777" w:rsidR="00E67B90" w:rsidRPr="000C1615" w:rsidRDefault="00E67B90" w:rsidP="004943C3">
      <w:pPr>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016E5" w14:textId="77777777" w:rsidR="0016775F" w:rsidRDefault="0016775F" w:rsidP="009B1FE9">
      <w:r>
        <w:separator/>
      </w:r>
    </w:p>
  </w:endnote>
  <w:endnote w:type="continuationSeparator" w:id="0">
    <w:p w14:paraId="6F9DF5FE" w14:textId="77777777" w:rsidR="0016775F" w:rsidRDefault="0016775F"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C372F" w14:textId="77777777" w:rsidR="0016775F" w:rsidRDefault="0016775F" w:rsidP="009B1FE9">
      <w:r>
        <w:separator/>
      </w:r>
    </w:p>
  </w:footnote>
  <w:footnote w:type="continuationSeparator" w:id="0">
    <w:p w14:paraId="6A14729C" w14:textId="77777777" w:rsidR="0016775F" w:rsidRDefault="0016775F" w:rsidP="009B1F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r>
      <w:rPr>
        <w:sz w:val="20"/>
      </w:rPr>
      <w:t>GyFhi</w:t>
    </w:r>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1319567D"/>
    <w:multiLevelType w:val="hybridMultilevel"/>
    <w:tmpl w:val="8C3085C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320E740D"/>
    <w:multiLevelType w:val="hybridMultilevel"/>
    <w:tmpl w:val="B4C20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5"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06111">
    <w:abstractNumId w:val="5"/>
  </w:num>
  <w:num w:numId="2" w16cid:durableId="1358235033">
    <w:abstractNumId w:val="8"/>
  </w:num>
  <w:num w:numId="3" w16cid:durableId="1116217051">
    <w:abstractNumId w:val="14"/>
  </w:num>
  <w:num w:numId="4" w16cid:durableId="56633414">
    <w:abstractNumId w:val="0"/>
  </w:num>
  <w:num w:numId="5" w16cid:durableId="1489857226">
    <w:abstractNumId w:val="11"/>
  </w:num>
  <w:num w:numId="6" w16cid:durableId="1020854556">
    <w:abstractNumId w:val="13"/>
  </w:num>
  <w:num w:numId="7" w16cid:durableId="1292787595">
    <w:abstractNumId w:val="15"/>
  </w:num>
  <w:num w:numId="8" w16cid:durableId="1638758045">
    <w:abstractNumId w:val="10"/>
  </w:num>
  <w:num w:numId="9" w16cid:durableId="2131586497">
    <w:abstractNumId w:val="7"/>
  </w:num>
  <w:num w:numId="10" w16cid:durableId="1256983231">
    <w:abstractNumId w:val="12"/>
  </w:num>
  <w:num w:numId="11" w16cid:durableId="1094545730">
    <w:abstractNumId w:val="1"/>
  </w:num>
  <w:num w:numId="12" w16cid:durableId="1274094937">
    <w:abstractNumId w:val="4"/>
  </w:num>
  <w:num w:numId="13" w16cid:durableId="1204902845">
    <w:abstractNumId w:val="2"/>
  </w:num>
  <w:num w:numId="14" w16cid:durableId="684137762">
    <w:abstractNumId w:val="16"/>
  </w:num>
  <w:num w:numId="15" w16cid:durableId="1142504824">
    <w:abstractNumId w:val="9"/>
  </w:num>
  <w:num w:numId="16" w16cid:durableId="865216074">
    <w:abstractNumId w:val="3"/>
  </w:num>
  <w:num w:numId="17" w16cid:durableId="3363467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030A"/>
    <w:rsid w:val="00004600"/>
    <w:rsid w:val="0000524A"/>
    <w:rsid w:val="00005964"/>
    <w:rsid w:val="000063C8"/>
    <w:rsid w:val="0000779B"/>
    <w:rsid w:val="00013AA5"/>
    <w:rsid w:val="00014184"/>
    <w:rsid w:val="00020DE5"/>
    <w:rsid w:val="00022025"/>
    <w:rsid w:val="000244D7"/>
    <w:rsid w:val="000248FC"/>
    <w:rsid w:val="0002769A"/>
    <w:rsid w:val="0003028A"/>
    <w:rsid w:val="000315F3"/>
    <w:rsid w:val="00034419"/>
    <w:rsid w:val="0004132F"/>
    <w:rsid w:val="00042EFD"/>
    <w:rsid w:val="00043676"/>
    <w:rsid w:val="00055F89"/>
    <w:rsid w:val="0005635C"/>
    <w:rsid w:val="00060B3B"/>
    <w:rsid w:val="00060E61"/>
    <w:rsid w:val="00061EEF"/>
    <w:rsid w:val="000630AE"/>
    <w:rsid w:val="00070DA3"/>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05"/>
    <w:rsid w:val="000B07BA"/>
    <w:rsid w:val="000B1651"/>
    <w:rsid w:val="000B311E"/>
    <w:rsid w:val="000B499B"/>
    <w:rsid w:val="000B5EBC"/>
    <w:rsid w:val="000B5F21"/>
    <w:rsid w:val="000B743A"/>
    <w:rsid w:val="000C032A"/>
    <w:rsid w:val="000C04A8"/>
    <w:rsid w:val="000C1615"/>
    <w:rsid w:val="000C223A"/>
    <w:rsid w:val="000C3E03"/>
    <w:rsid w:val="000C4A32"/>
    <w:rsid w:val="000C4E89"/>
    <w:rsid w:val="000C58C7"/>
    <w:rsid w:val="000D0600"/>
    <w:rsid w:val="000D0864"/>
    <w:rsid w:val="000D3F54"/>
    <w:rsid w:val="000E30F0"/>
    <w:rsid w:val="000E48B9"/>
    <w:rsid w:val="000E5334"/>
    <w:rsid w:val="000E5933"/>
    <w:rsid w:val="000E676F"/>
    <w:rsid w:val="00102A38"/>
    <w:rsid w:val="0010423A"/>
    <w:rsid w:val="00104B77"/>
    <w:rsid w:val="001065FA"/>
    <w:rsid w:val="001103C8"/>
    <w:rsid w:val="00115425"/>
    <w:rsid w:val="00115F37"/>
    <w:rsid w:val="00120220"/>
    <w:rsid w:val="0012181F"/>
    <w:rsid w:val="001221F1"/>
    <w:rsid w:val="00125DD0"/>
    <w:rsid w:val="00126BA9"/>
    <w:rsid w:val="00126DA9"/>
    <w:rsid w:val="00140686"/>
    <w:rsid w:val="00141C0C"/>
    <w:rsid w:val="00146100"/>
    <w:rsid w:val="00147FBB"/>
    <w:rsid w:val="00150528"/>
    <w:rsid w:val="00151746"/>
    <w:rsid w:val="001520BF"/>
    <w:rsid w:val="001547B2"/>
    <w:rsid w:val="001547D7"/>
    <w:rsid w:val="00154CE1"/>
    <w:rsid w:val="001559AC"/>
    <w:rsid w:val="0015656C"/>
    <w:rsid w:val="001625E6"/>
    <w:rsid w:val="0016775F"/>
    <w:rsid w:val="00175F1F"/>
    <w:rsid w:val="00177C6C"/>
    <w:rsid w:val="00181331"/>
    <w:rsid w:val="00183136"/>
    <w:rsid w:val="0018626D"/>
    <w:rsid w:val="00192733"/>
    <w:rsid w:val="00192BC0"/>
    <w:rsid w:val="00192FBC"/>
    <w:rsid w:val="00193B75"/>
    <w:rsid w:val="00193E27"/>
    <w:rsid w:val="0019434A"/>
    <w:rsid w:val="00194C85"/>
    <w:rsid w:val="00194F17"/>
    <w:rsid w:val="001962EF"/>
    <w:rsid w:val="001A26C3"/>
    <w:rsid w:val="001A2E47"/>
    <w:rsid w:val="001A345C"/>
    <w:rsid w:val="001B063A"/>
    <w:rsid w:val="001B0BD2"/>
    <w:rsid w:val="001B3024"/>
    <w:rsid w:val="001B40F8"/>
    <w:rsid w:val="001B4DC7"/>
    <w:rsid w:val="001B6D34"/>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CC2"/>
    <w:rsid w:val="0020383E"/>
    <w:rsid w:val="00203A82"/>
    <w:rsid w:val="0020525A"/>
    <w:rsid w:val="00210B25"/>
    <w:rsid w:val="00211199"/>
    <w:rsid w:val="002122FF"/>
    <w:rsid w:val="00212336"/>
    <w:rsid w:val="00212870"/>
    <w:rsid w:val="00214A61"/>
    <w:rsid w:val="00214AD2"/>
    <w:rsid w:val="00214CE5"/>
    <w:rsid w:val="002160A2"/>
    <w:rsid w:val="00216489"/>
    <w:rsid w:val="00220753"/>
    <w:rsid w:val="00220BC4"/>
    <w:rsid w:val="00223AB2"/>
    <w:rsid w:val="00223B8C"/>
    <w:rsid w:val="002256E9"/>
    <w:rsid w:val="0022626E"/>
    <w:rsid w:val="00226F4F"/>
    <w:rsid w:val="00232405"/>
    <w:rsid w:val="00232854"/>
    <w:rsid w:val="002329ED"/>
    <w:rsid w:val="00232C8D"/>
    <w:rsid w:val="00232E0E"/>
    <w:rsid w:val="002341FE"/>
    <w:rsid w:val="00241E75"/>
    <w:rsid w:val="002428F6"/>
    <w:rsid w:val="0024301B"/>
    <w:rsid w:val="002437FA"/>
    <w:rsid w:val="002500CC"/>
    <w:rsid w:val="002522A0"/>
    <w:rsid w:val="00253113"/>
    <w:rsid w:val="0025373C"/>
    <w:rsid w:val="002616C7"/>
    <w:rsid w:val="00262328"/>
    <w:rsid w:val="00263C5B"/>
    <w:rsid w:val="002659FF"/>
    <w:rsid w:val="00266DA0"/>
    <w:rsid w:val="00271244"/>
    <w:rsid w:val="00275CE8"/>
    <w:rsid w:val="00276695"/>
    <w:rsid w:val="00276F27"/>
    <w:rsid w:val="002771B4"/>
    <w:rsid w:val="00277C7D"/>
    <w:rsid w:val="00282927"/>
    <w:rsid w:val="002830B0"/>
    <w:rsid w:val="00283D8E"/>
    <w:rsid w:val="002846D2"/>
    <w:rsid w:val="0029055C"/>
    <w:rsid w:val="00290B7C"/>
    <w:rsid w:val="0029141F"/>
    <w:rsid w:val="00294820"/>
    <w:rsid w:val="00294EDC"/>
    <w:rsid w:val="0029714C"/>
    <w:rsid w:val="002A0312"/>
    <w:rsid w:val="002A3C6B"/>
    <w:rsid w:val="002A7350"/>
    <w:rsid w:val="002A7DE3"/>
    <w:rsid w:val="002B01B9"/>
    <w:rsid w:val="002B27CB"/>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E29"/>
    <w:rsid w:val="002F7C73"/>
    <w:rsid w:val="003018C6"/>
    <w:rsid w:val="0030449C"/>
    <w:rsid w:val="00306123"/>
    <w:rsid w:val="00310AA0"/>
    <w:rsid w:val="00311343"/>
    <w:rsid w:val="00323E3B"/>
    <w:rsid w:val="00325595"/>
    <w:rsid w:val="0032795F"/>
    <w:rsid w:val="003306A8"/>
    <w:rsid w:val="00334113"/>
    <w:rsid w:val="003360DE"/>
    <w:rsid w:val="003404D4"/>
    <w:rsid w:val="00343309"/>
    <w:rsid w:val="003441D9"/>
    <w:rsid w:val="00345D5E"/>
    <w:rsid w:val="003512D0"/>
    <w:rsid w:val="00351703"/>
    <w:rsid w:val="00355AD2"/>
    <w:rsid w:val="00355D75"/>
    <w:rsid w:val="003564AE"/>
    <w:rsid w:val="0035664F"/>
    <w:rsid w:val="00356834"/>
    <w:rsid w:val="0036063B"/>
    <w:rsid w:val="0036153E"/>
    <w:rsid w:val="0036251E"/>
    <w:rsid w:val="003650C6"/>
    <w:rsid w:val="00365840"/>
    <w:rsid w:val="00371CE7"/>
    <w:rsid w:val="003735DB"/>
    <w:rsid w:val="00376CD2"/>
    <w:rsid w:val="003778EF"/>
    <w:rsid w:val="003804DE"/>
    <w:rsid w:val="00380A1C"/>
    <w:rsid w:val="003825F3"/>
    <w:rsid w:val="00383101"/>
    <w:rsid w:val="003854F3"/>
    <w:rsid w:val="003859C9"/>
    <w:rsid w:val="00386254"/>
    <w:rsid w:val="00394C98"/>
    <w:rsid w:val="003A1609"/>
    <w:rsid w:val="003A2687"/>
    <w:rsid w:val="003A5743"/>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E6B0F"/>
    <w:rsid w:val="003F030A"/>
    <w:rsid w:val="003F1704"/>
    <w:rsid w:val="003F5E16"/>
    <w:rsid w:val="003F791A"/>
    <w:rsid w:val="0040037C"/>
    <w:rsid w:val="004048FE"/>
    <w:rsid w:val="004055DD"/>
    <w:rsid w:val="0040635C"/>
    <w:rsid w:val="0040671B"/>
    <w:rsid w:val="00407995"/>
    <w:rsid w:val="00410007"/>
    <w:rsid w:val="00411F9D"/>
    <w:rsid w:val="00414024"/>
    <w:rsid w:val="00421169"/>
    <w:rsid w:val="00423219"/>
    <w:rsid w:val="004250D4"/>
    <w:rsid w:val="0043165D"/>
    <w:rsid w:val="004316C8"/>
    <w:rsid w:val="004331F6"/>
    <w:rsid w:val="00442163"/>
    <w:rsid w:val="00442C9F"/>
    <w:rsid w:val="00445FD0"/>
    <w:rsid w:val="00450755"/>
    <w:rsid w:val="00456516"/>
    <w:rsid w:val="00456DFD"/>
    <w:rsid w:val="0046041D"/>
    <w:rsid w:val="00460767"/>
    <w:rsid w:val="00463F77"/>
    <w:rsid w:val="00467176"/>
    <w:rsid w:val="00471515"/>
    <w:rsid w:val="00471974"/>
    <w:rsid w:val="00471BA2"/>
    <w:rsid w:val="004745ED"/>
    <w:rsid w:val="00475478"/>
    <w:rsid w:val="004768AA"/>
    <w:rsid w:val="00477D68"/>
    <w:rsid w:val="00480EAB"/>
    <w:rsid w:val="00482C82"/>
    <w:rsid w:val="00490190"/>
    <w:rsid w:val="0049193D"/>
    <w:rsid w:val="004943C3"/>
    <w:rsid w:val="004A328D"/>
    <w:rsid w:val="004A4D52"/>
    <w:rsid w:val="004A618E"/>
    <w:rsid w:val="004B1ACC"/>
    <w:rsid w:val="004C2EF5"/>
    <w:rsid w:val="004C2FDD"/>
    <w:rsid w:val="004C3F0B"/>
    <w:rsid w:val="004C4CFD"/>
    <w:rsid w:val="004C6255"/>
    <w:rsid w:val="004C650E"/>
    <w:rsid w:val="004C7CCA"/>
    <w:rsid w:val="004D6BC2"/>
    <w:rsid w:val="004E0EBF"/>
    <w:rsid w:val="004E21E2"/>
    <w:rsid w:val="004E318F"/>
    <w:rsid w:val="004E3E46"/>
    <w:rsid w:val="004E3FF2"/>
    <w:rsid w:val="004E59BE"/>
    <w:rsid w:val="004F0856"/>
    <w:rsid w:val="004F2F5F"/>
    <w:rsid w:val="00500DCB"/>
    <w:rsid w:val="00505F3A"/>
    <w:rsid w:val="00506A24"/>
    <w:rsid w:val="0051266F"/>
    <w:rsid w:val="00514C47"/>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18A8"/>
    <w:rsid w:val="00555FFA"/>
    <w:rsid w:val="00556F52"/>
    <w:rsid w:val="005628D2"/>
    <w:rsid w:val="00565539"/>
    <w:rsid w:val="0057319C"/>
    <w:rsid w:val="00573E54"/>
    <w:rsid w:val="005802BB"/>
    <w:rsid w:val="00583167"/>
    <w:rsid w:val="005846CF"/>
    <w:rsid w:val="00585F30"/>
    <w:rsid w:val="00590C31"/>
    <w:rsid w:val="005A3BD9"/>
    <w:rsid w:val="005A5BA1"/>
    <w:rsid w:val="005B09EE"/>
    <w:rsid w:val="005B0A16"/>
    <w:rsid w:val="005B2D61"/>
    <w:rsid w:val="005B2ED7"/>
    <w:rsid w:val="005B409A"/>
    <w:rsid w:val="005B54FA"/>
    <w:rsid w:val="005C2C15"/>
    <w:rsid w:val="005C7158"/>
    <w:rsid w:val="005C7A45"/>
    <w:rsid w:val="005D2523"/>
    <w:rsid w:val="005D5DC6"/>
    <w:rsid w:val="005D70B1"/>
    <w:rsid w:val="005E7E49"/>
    <w:rsid w:val="005F37AE"/>
    <w:rsid w:val="005F47EC"/>
    <w:rsid w:val="006022A1"/>
    <w:rsid w:val="006023F7"/>
    <w:rsid w:val="00603C91"/>
    <w:rsid w:val="006062A8"/>
    <w:rsid w:val="00611D59"/>
    <w:rsid w:val="006130C7"/>
    <w:rsid w:val="00614913"/>
    <w:rsid w:val="006167F6"/>
    <w:rsid w:val="00617191"/>
    <w:rsid w:val="00620E1A"/>
    <w:rsid w:val="00623E1E"/>
    <w:rsid w:val="00625F93"/>
    <w:rsid w:val="006315AF"/>
    <w:rsid w:val="00631CC9"/>
    <w:rsid w:val="00631D30"/>
    <w:rsid w:val="00632E13"/>
    <w:rsid w:val="00634974"/>
    <w:rsid w:val="006360EB"/>
    <w:rsid w:val="006369E3"/>
    <w:rsid w:val="0063728B"/>
    <w:rsid w:val="00641255"/>
    <w:rsid w:val="00642EC6"/>
    <w:rsid w:val="00643AAE"/>
    <w:rsid w:val="00650D98"/>
    <w:rsid w:val="00655264"/>
    <w:rsid w:val="00655A4B"/>
    <w:rsid w:val="00655AC2"/>
    <w:rsid w:val="006612D2"/>
    <w:rsid w:val="00664ADE"/>
    <w:rsid w:val="00664CFF"/>
    <w:rsid w:val="0066722B"/>
    <w:rsid w:val="00672A91"/>
    <w:rsid w:val="0067385F"/>
    <w:rsid w:val="00683933"/>
    <w:rsid w:val="00684744"/>
    <w:rsid w:val="00687058"/>
    <w:rsid w:val="00690EB2"/>
    <w:rsid w:val="00694FF8"/>
    <w:rsid w:val="00695E08"/>
    <w:rsid w:val="006A190C"/>
    <w:rsid w:val="006A2100"/>
    <w:rsid w:val="006A420B"/>
    <w:rsid w:val="006A548F"/>
    <w:rsid w:val="006A5B81"/>
    <w:rsid w:val="006A7D52"/>
    <w:rsid w:val="006B2B6A"/>
    <w:rsid w:val="006B3AAA"/>
    <w:rsid w:val="006B7168"/>
    <w:rsid w:val="006C1841"/>
    <w:rsid w:val="006C2552"/>
    <w:rsid w:val="006C5716"/>
    <w:rsid w:val="006C59F3"/>
    <w:rsid w:val="006C6D15"/>
    <w:rsid w:val="006D00FC"/>
    <w:rsid w:val="006D3A8E"/>
    <w:rsid w:val="006D6D49"/>
    <w:rsid w:val="006D79C8"/>
    <w:rsid w:val="006E3A99"/>
    <w:rsid w:val="006E7238"/>
    <w:rsid w:val="006E7A1B"/>
    <w:rsid w:val="006F25B6"/>
    <w:rsid w:val="006F42ED"/>
    <w:rsid w:val="006F7D36"/>
    <w:rsid w:val="00700E62"/>
    <w:rsid w:val="007016AF"/>
    <w:rsid w:val="007016F1"/>
    <w:rsid w:val="0070431F"/>
    <w:rsid w:val="00707082"/>
    <w:rsid w:val="00707BD0"/>
    <w:rsid w:val="00710C60"/>
    <w:rsid w:val="007117FA"/>
    <w:rsid w:val="00711846"/>
    <w:rsid w:val="00714173"/>
    <w:rsid w:val="00714828"/>
    <w:rsid w:val="0072246F"/>
    <w:rsid w:val="007238FE"/>
    <w:rsid w:val="00726BA3"/>
    <w:rsid w:val="00731623"/>
    <w:rsid w:val="00733A78"/>
    <w:rsid w:val="007345CC"/>
    <w:rsid w:val="00735234"/>
    <w:rsid w:val="00737C42"/>
    <w:rsid w:val="00750CB8"/>
    <w:rsid w:val="00754473"/>
    <w:rsid w:val="00757ED7"/>
    <w:rsid w:val="007608D5"/>
    <w:rsid w:val="00760FDC"/>
    <w:rsid w:val="00761284"/>
    <w:rsid w:val="00773931"/>
    <w:rsid w:val="007740D8"/>
    <w:rsid w:val="0077525B"/>
    <w:rsid w:val="00776D55"/>
    <w:rsid w:val="00780757"/>
    <w:rsid w:val="00781947"/>
    <w:rsid w:val="0079364B"/>
    <w:rsid w:val="00793C40"/>
    <w:rsid w:val="00794366"/>
    <w:rsid w:val="007A02B4"/>
    <w:rsid w:val="007A21CF"/>
    <w:rsid w:val="007A2567"/>
    <w:rsid w:val="007A3FB2"/>
    <w:rsid w:val="007A4427"/>
    <w:rsid w:val="007A6274"/>
    <w:rsid w:val="007A6690"/>
    <w:rsid w:val="007A6A53"/>
    <w:rsid w:val="007A7C07"/>
    <w:rsid w:val="007B30E5"/>
    <w:rsid w:val="007B3993"/>
    <w:rsid w:val="007B5560"/>
    <w:rsid w:val="007C1729"/>
    <w:rsid w:val="007C26F7"/>
    <w:rsid w:val="007C2FCB"/>
    <w:rsid w:val="007C3244"/>
    <w:rsid w:val="007C49C1"/>
    <w:rsid w:val="007D28A6"/>
    <w:rsid w:val="007D4A30"/>
    <w:rsid w:val="007D7CEE"/>
    <w:rsid w:val="007E45BD"/>
    <w:rsid w:val="007E6D3F"/>
    <w:rsid w:val="007E7802"/>
    <w:rsid w:val="007F02C3"/>
    <w:rsid w:val="007F57DD"/>
    <w:rsid w:val="007F5C7B"/>
    <w:rsid w:val="007F709D"/>
    <w:rsid w:val="00803579"/>
    <w:rsid w:val="00805036"/>
    <w:rsid w:val="00805A92"/>
    <w:rsid w:val="00805F96"/>
    <w:rsid w:val="008067F3"/>
    <w:rsid w:val="0081028F"/>
    <w:rsid w:val="00814CBB"/>
    <w:rsid w:val="008167FE"/>
    <w:rsid w:val="00817163"/>
    <w:rsid w:val="0082075D"/>
    <w:rsid w:val="008209F8"/>
    <w:rsid w:val="008226C5"/>
    <w:rsid w:val="008233A4"/>
    <w:rsid w:val="0082355F"/>
    <w:rsid w:val="0082414D"/>
    <w:rsid w:val="00825926"/>
    <w:rsid w:val="00826354"/>
    <w:rsid w:val="00826D4D"/>
    <w:rsid w:val="00827FC0"/>
    <w:rsid w:val="00833082"/>
    <w:rsid w:val="00836EA4"/>
    <w:rsid w:val="00837225"/>
    <w:rsid w:val="00843414"/>
    <w:rsid w:val="0084489E"/>
    <w:rsid w:val="008478C7"/>
    <w:rsid w:val="00850467"/>
    <w:rsid w:val="0085253B"/>
    <w:rsid w:val="00856064"/>
    <w:rsid w:val="00856EAA"/>
    <w:rsid w:val="00857CFD"/>
    <w:rsid w:val="00861017"/>
    <w:rsid w:val="008628D0"/>
    <w:rsid w:val="00864816"/>
    <w:rsid w:val="00874F1A"/>
    <w:rsid w:val="00875A7B"/>
    <w:rsid w:val="00875B77"/>
    <w:rsid w:val="0088003F"/>
    <w:rsid w:val="008815D6"/>
    <w:rsid w:val="00881EC1"/>
    <w:rsid w:val="0088469A"/>
    <w:rsid w:val="00885175"/>
    <w:rsid w:val="008873E5"/>
    <w:rsid w:val="008904CC"/>
    <w:rsid w:val="0089057F"/>
    <w:rsid w:val="0089108A"/>
    <w:rsid w:val="00891329"/>
    <w:rsid w:val="00892C44"/>
    <w:rsid w:val="0089307E"/>
    <w:rsid w:val="00897499"/>
    <w:rsid w:val="008979CA"/>
    <w:rsid w:val="008A0FFF"/>
    <w:rsid w:val="008A4251"/>
    <w:rsid w:val="008B03EB"/>
    <w:rsid w:val="008B1516"/>
    <w:rsid w:val="008B1A14"/>
    <w:rsid w:val="008B2185"/>
    <w:rsid w:val="008B3422"/>
    <w:rsid w:val="008B41CF"/>
    <w:rsid w:val="008B4DCF"/>
    <w:rsid w:val="008B74EE"/>
    <w:rsid w:val="008C66F3"/>
    <w:rsid w:val="008C6A62"/>
    <w:rsid w:val="008C6BF7"/>
    <w:rsid w:val="008D129E"/>
    <w:rsid w:val="008D6D28"/>
    <w:rsid w:val="008E206C"/>
    <w:rsid w:val="008E2444"/>
    <w:rsid w:val="008E4201"/>
    <w:rsid w:val="008E7C5F"/>
    <w:rsid w:val="008F230D"/>
    <w:rsid w:val="008F25A9"/>
    <w:rsid w:val="008F26B5"/>
    <w:rsid w:val="008F39DB"/>
    <w:rsid w:val="008F4333"/>
    <w:rsid w:val="008F740D"/>
    <w:rsid w:val="00903574"/>
    <w:rsid w:val="00903F7E"/>
    <w:rsid w:val="00912739"/>
    <w:rsid w:val="00914191"/>
    <w:rsid w:val="00914DB7"/>
    <w:rsid w:val="00916B00"/>
    <w:rsid w:val="0092074F"/>
    <w:rsid w:val="00926399"/>
    <w:rsid w:val="00926615"/>
    <w:rsid w:val="0092677A"/>
    <w:rsid w:val="00927A89"/>
    <w:rsid w:val="00930084"/>
    <w:rsid w:val="0093178C"/>
    <w:rsid w:val="00931E52"/>
    <w:rsid w:val="00932809"/>
    <w:rsid w:val="00933AE0"/>
    <w:rsid w:val="009351F6"/>
    <w:rsid w:val="00937E7A"/>
    <w:rsid w:val="00940961"/>
    <w:rsid w:val="00940994"/>
    <w:rsid w:val="00946223"/>
    <w:rsid w:val="00952547"/>
    <w:rsid w:val="0095533A"/>
    <w:rsid w:val="009569E7"/>
    <w:rsid w:val="0096162A"/>
    <w:rsid w:val="009621B5"/>
    <w:rsid w:val="009643CE"/>
    <w:rsid w:val="00964721"/>
    <w:rsid w:val="009672C3"/>
    <w:rsid w:val="009703FD"/>
    <w:rsid w:val="00970B50"/>
    <w:rsid w:val="009769F8"/>
    <w:rsid w:val="00977A1D"/>
    <w:rsid w:val="00977C8C"/>
    <w:rsid w:val="00983DED"/>
    <w:rsid w:val="00985862"/>
    <w:rsid w:val="0098619B"/>
    <w:rsid w:val="0098653C"/>
    <w:rsid w:val="0098714B"/>
    <w:rsid w:val="00995DC6"/>
    <w:rsid w:val="00997AC3"/>
    <w:rsid w:val="009A4662"/>
    <w:rsid w:val="009A5CDE"/>
    <w:rsid w:val="009B1FE9"/>
    <w:rsid w:val="009B333E"/>
    <w:rsid w:val="009B3AC4"/>
    <w:rsid w:val="009B5507"/>
    <w:rsid w:val="009C33FF"/>
    <w:rsid w:val="009D4C17"/>
    <w:rsid w:val="009D5547"/>
    <w:rsid w:val="009E068D"/>
    <w:rsid w:val="009E2AB0"/>
    <w:rsid w:val="009E32DB"/>
    <w:rsid w:val="009E5948"/>
    <w:rsid w:val="009E7CF8"/>
    <w:rsid w:val="009F23B9"/>
    <w:rsid w:val="00A0096B"/>
    <w:rsid w:val="00A0301E"/>
    <w:rsid w:val="00A05E4A"/>
    <w:rsid w:val="00A07CAA"/>
    <w:rsid w:val="00A1657C"/>
    <w:rsid w:val="00A21909"/>
    <w:rsid w:val="00A2457C"/>
    <w:rsid w:val="00A25817"/>
    <w:rsid w:val="00A27B4E"/>
    <w:rsid w:val="00A316D4"/>
    <w:rsid w:val="00A31D67"/>
    <w:rsid w:val="00A3279D"/>
    <w:rsid w:val="00A327D6"/>
    <w:rsid w:val="00A3446A"/>
    <w:rsid w:val="00A372B5"/>
    <w:rsid w:val="00A40B44"/>
    <w:rsid w:val="00A43A4F"/>
    <w:rsid w:val="00A472C5"/>
    <w:rsid w:val="00A5233B"/>
    <w:rsid w:val="00A55864"/>
    <w:rsid w:val="00A56EFD"/>
    <w:rsid w:val="00A625F1"/>
    <w:rsid w:val="00A63A67"/>
    <w:rsid w:val="00A64D1A"/>
    <w:rsid w:val="00A659A9"/>
    <w:rsid w:val="00A65BCE"/>
    <w:rsid w:val="00A667A5"/>
    <w:rsid w:val="00A67DC8"/>
    <w:rsid w:val="00A7395F"/>
    <w:rsid w:val="00A74A32"/>
    <w:rsid w:val="00A75440"/>
    <w:rsid w:val="00A75532"/>
    <w:rsid w:val="00A7700A"/>
    <w:rsid w:val="00A8084F"/>
    <w:rsid w:val="00A83472"/>
    <w:rsid w:val="00A84A05"/>
    <w:rsid w:val="00A84C98"/>
    <w:rsid w:val="00A87AD0"/>
    <w:rsid w:val="00A920D4"/>
    <w:rsid w:val="00A94F99"/>
    <w:rsid w:val="00A953EB"/>
    <w:rsid w:val="00A958DF"/>
    <w:rsid w:val="00AA2B6B"/>
    <w:rsid w:val="00AA4F36"/>
    <w:rsid w:val="00AA7E51"/>
    <w:rsid w:val="00AB11F8"/>
    <w:rsid w:val="00AB515B"/>
    <w:rsid w:val="00AB72D5"/>
    <w:rsid w:val="00AC2037"/>
    <w:rsid w:val="00AD1DCB"/>
    <w:rsid w:val="00AD5EB1"/>
    <w:rsid w:val="00AE1073"/>
    <w:rsid w:val="00AE16CB"/>
    <w:rsid w:val="00AE19DC"/>
    <w:rsid w:val="00AE26FF"/>
    <w:rsid w:val="00AE31F2"/>
    <w:rsid w:val="00AE33CC"/>
    <w:rsid w:val="00AE40C2"/>
    <w:rsid w:val="00AE6B6D"/>
    <w:rsid w:val="00AF03DF"/>
    <w:rsid w:val="00AF375E"/>
    <w:rsid w:val="00AF5896"/>
    <w:rsid w:val="00B01FC8"/>
    <w:rsid w:val="00B038C3"/>
    <w:rsid w:val="00B0517C"/>
    <w:rsid w:val="00B054E6"/>
    <w:rsid w:val="00B05755"/>
    <w:rsid w:val="00B05B14"/>
    <w:rsid w:val="00B14620"/>
    <w:rsid w:val="00B15957"/>
    <w:rsid w:val="00B16073"/>
    <w:rsid w:val="00B16512"/>
    <w:rsid w:val="00B2194A"/>
    <w:rsid w:val="00B21F79"/>
    <w:rsid w:val="00B22A37"/>
    <w:rsid w:val="00B23A3D"/>
    <w:rsid w:val="00B23C1F"/>
    <w:rsid w:val="00B24146"/>
    <w:rsid w:val="00B24210"/>
    <w:rsid w:val="00B269A2"/>
    <w:rsid w:val="00B270D4"/>
    <w:rsid w:val="00B27998"/>
    <w:rsid w:val="00B33F2C"/>
    <w:rsid w:val="00B368C7"/>
    <w:rsid w:val="00B37C2E"/>
    <w:rsid w:val="00B4708E"/>
    <w:rsid w:val="00B47637"/>
    <w:rsid w:val="00B52564"/>
    <w:rsid w:val="00B610A3"/>
    <w:rsid w:val="00B61731"/>
    <w:rsid w:val="00B6331F"/>
    <w:rsid w:val="00B63BA7"/>
    <w:rsid w:val="00B64D97"/>
    <w:rsid w:val="00B7130D"/>
    <w:rsid w:val="00B71320"/>
    <w:rsid w:val="00B716BF"/>
    <w:rsid w:val="00B71CB1"/>
    <w:rsid w:val="00B73435"/>
    <w:rsid w:val="00B75C7F"/>
    <w:rsid w:val="00B80272"/>
    <w:rsid w:val="00B8641F"/>
    <w:rsid w:val="00B86F13"/>
    <w:rsid w:val="00B86F4B"/>
    <w:rsid w:val="00B9026E"/>
    <w:rsid w:val="00B947A0"/>
    <w:rsid w:val="00B94FE5"/>
    <w:rsid w:val="00B96681"/>
    <w:rsid w:val="00BA032C"/>
    <w:rsid w:val="00BA084B"/>
    <w:rsid w:val="00BA0C3A"/>
    <w:rsid w:val="00BA1075"/>
    <w:rsid w:val="00BA13CD"/>
    <w:rsid w:val="00BA2858"/>
    <w:rsid w:val="00BA6166"/>
    <w:rsid w:val="00BB2CC9"/>
    <w:rsid w:val="00BB3958"/>
    <w:rsid w:val="00BB3A58"/>
    <w:rsid w:val="00BB48B9"/>
    <w:rsid w:val="00BB4A7B"/>
    <w:rsid w:val="00BB5598"/>
    <w:rsid w:val="00BC3DA7"/>
    <w:rsid w:val="00BC57F6"/>
    <w:rsid w:val="00BC5837"/>
    <w:rsid w:val="00BC7374"/>
    <w:rsid w:val="00BD06A1"/>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0BA5"/>
    <w:rsid w:val="00C35495"/>
    <w:rsid w:val="00C355CE"/>
    <w:rsid w:val="00C4191A"/>
    <w:rsid w:val="00C45F47"/>
    <w:rsid w:val="00C47162"/>
    <w:rsid w:val="00C5124B"/>
    <w:rsid w:val="00C52A33"/>
    <w:rsid w:val="00C54E3D"/>
    <w:rsid w:val="00C55360"/>
    <w:rsid w:val="00C56BE3"/>
    <w:rsid w:val="00C64F01"/>
    <w:rsid w:val="00C6633D"/>
    <w:rsid w:val="00C673A7"/>
    <w:rsid w:val="00C70BEA"/>
    <w:rsid w:val="00C715EC"/>
    <w:rsid w:val="00C766D8"/>
    <w:rsid w:val="00C92649"/>
    <w:rsid w:val="00C928EB"/>
    <w:rsid w:val="00C9293D"/>
    <w:rsid w:val="00C92C3D"/>
    <w:rsid w:val="00C948EC"/>
    <w:rsid w:val="00C95701"/>
    <w:rsid w:val="00CA0622"/>
    <w:rsid w:val="00CA25E9"/>
    <w:rsid w:val="00CA702E"/>
    <w:rsid w:val="00CA7146"/>
    <w:rsid w:val="00CB0522"/>
    <w:rsid w:val="00CB0DBB"/>
    <w:rsid w:val="00CB4411"/>
    <w:rsid w:val="00CB4A59"/>
    <w:rsid w:val="00CC06D8"/>
    <w:rsid w:val="00CC11BD"/>
    <w:rsid w:val="00CC3572"/>
    <w:rsid w:val="00CC456B"/>
    <w:rsid w:val="00CC48F7"/>
    <w:rsid w:val="00CC4C40"/>
    <w:rsid w:val="00CC500D"/>
    <w:rsid w:val="00CC61EB"/>
    <w:rsid w:val="00CC6A03"/>
    <w:rsid w:val="00CD228F"/>
    <w:rsid w:val="00CD5E1E"/>
    <w:rsid w:val="00CD6461"/>
    <w:rsid w:val="00CD691C"/>
    <w:rsid w:val="00CE1E5F"/>
    <w:rsid w:val="00CE2419"/>
    <w:rsid w:val="00CE48EC"/>
    <w:rsid w:val="00CE5B32"/>
    <w:rsid w:val="00CE6CF5"/>
    <w:rsid w:val="00CE7299"/>
    <w:rsid w:val="00CF1007"/>
    <w:rsid w:val="00CF4973"/>
    <w:rsid w:val="00CF517B"/>
    <w:rsid w:val="00CF6F60"/>
    <w:rsid w:val="00D02E97"/>
    <w:rsid w:val="00D03CA8"/>
    <w:rsid w:val="00D0402D"/>
    <w:rsid w:val="00D04054"/>
    <w:rsid w:val="00D128E6"/>
    <w:rsid w:val="00D13724"/>
    <w:rsid w:val="00D17414"/>
    <w:rsid w:val="00D17452"/>
    <w:rsid w:val="00D17695"/>
    <w:rsid w:val="00D25A7F"/>
    <w:rsid w:val="00D27068"/>
    <w:rsid w:val="00D30A0D"/>
    <w:rsid w:val="00D311AC"/>
    <w:rsid w:val="00D32F63"/>
    <w:rsid w:val="00D353B6"/>
    <w:rsid w:val="00D35FEB"/>
    <w:rsid w:val="00D37525"/>
    <w:rsid w:val="00D422C6"/>
    <w:rsid w:val="00D42A2B"/>
    <w:rsid w:val="00D44154"/>
    <w:rsid w:val="00D452C2"/>
    <w:rsid w:val="00D45435"/>
    <w:rsid w:val="00D5078A"/>
    <w:rsid w:val="00D5097F"/>
    <w:rsid w:val="00D530C2"/>
    <w:rsid w:val="00D5631A"/>
    <w:rsid w:val="00D56B9D"/>
    <w:rsid w:val="00D62021"/>
    <w:rsid w:val="00D63F2C"/>
    <w:rsid w:val="00D647C5"/>
    <w:rsid w:val="00D65A8D"/>
    <w:rsid w:val="00D67CD0"/>
    <w:rsid w:val="00D74A86"/>
    <w:rsid w:val="00D774AB"/>
    <w:rsid w:val="00D80CCA"/>
    <w:rsid w:val="00D846D3"/>
    <w:rsid w:val="00D86173"/>
    <w:rsid w:val="00D87301"/>
    <w:rsid w:val="00D9261F"/>
    <w:rsid w:val="00D92CAC"/>
    <w:rsid w:val="00D93256"/>
    <w:rsid w:val="00D936F0"/>
    <w:rsid w:val="00D93AAA"/>
    <w:rsid w:val="00DA05E1"/>
    <w:rsid w:val="00DB03E0"/>
    <w:rsid w:val="00DB14BE"/>
    <w:rsid w:val="00DB1E93"/>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6D6F"/>
    <w:rsid w:val="00DF7609"/>
    <w:rsid w:val="00DF7E9F"/>
    <w:rsid w:val="00E00AA7"/>
    <w:rsid w:val="00E01D42"/>
    <w:rsid w:val="00E023A3"/>
    <w:rsid w:val="00E025DB"/>
    <w:rsid w:val="00E03BF8"/>
    <w:rsid w:val="00E040F2"/>
    <w:rsid w:val="00E063B8"/>
    <w:rsid w:val="00E06F49"/>
    <w:rsid w:val="00E06F62"/>
    <w:rsid w:val="00E076CC"/>
    <w:rsid w:val="00E125A9"/>
    <w:rsid w:val="00E16A4D"/>
    <w:rsid w:val="00E177D3"/>
    <w:rsid w:val="00E20944"/>
    <w:rsid w:val="00E2112B"/>
    <w:rsid w:val="00E216A6"/>
    <w:rsid w:val="00E23217"/>
    <w:rsid w:val="00E25BAC"/>
    <w:rsid w:val="00E26BF8"/>
    <w:rsid w:val="00E33742"/>
    <w:rsid w:val="00E347BF"/>
    <w:rsid w:val="00E3527B"/>
    <w:rsid w:val="00E37DED"/>
    <w:rsid w:val="00E37FC2"/>
    <w:rsid w:val="00E41A70"/>
    <w:rsid w:val="00E4202D"/>
    <w:rsid w:val="00E4256B"/>
    <w:rsid w:val="00E42F8F"/>
    <w:rsid w:val="00E453AE"/>
    <w:rsid w:val="00E45FD5"/>
    <w:rsid w:val="00E50567"/>
    <w:rsid w:val="00E51C9A"/>
    <w:rsid w:val="00E5314E"/>
    <w:rsid w:val="00E55624"/>
    <w:rsid w:val="00E63206"/>
    <w:rsid w:val="00E63CF5"/>
    <w:rsid w:val="00E641B4"/>
    <w:rsid w:val="00E67B90"/>
    <w:rsid w:val="00E71152"/>
    <w:rsid w:val="00E72D6C"/>
    <w:rsid w:val="00E73B8E"/>
    <w:rsid w:val="00E73E5B"/>
    <w:rsid w:val="00E74518"/>
    <w:rsid w:val="00E76AB5"/>
    <w:rsid w:val="00E80A81"/>
    <w:rsid w:val="00E81457"/>
    <w:rsid w:val="00E824F3"/>
    <w:rsid w:val="00E83AD9"/>
    <w:rsid w:val="00E851C6"/>
    <w:rsid w:val="00E8775E"/>
    <w:rsid w:val="00E91A0B"/>
    <w:rsid w:val="00E922BC"/>
    <w:rsid w:val="00E953FB"/>
    <w:rsid w:val="00EA025A"/>
    <w:rsid w:val="00EA1AC8"/>
    <w:rsid w:val="00EA35E0"/>
    <w:rsid w:val="00EA3D12"/>
    <w:rsid w:val="00EA6A5B"/>
    <w:rsid w:val="00EB1CCA"/>
    <w:rsid w:val="00EB1CE8"/>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DFA"/>
    <w:rsid w:val="00EE6F8B"/>
    <w:rsid w:val="00EF51A8"/>
    <w:rsid w:val="00EF5BDC"/>
    <w:rsid w:val="00EF73DE"/>
    <w:rsid w:val="00EF7AF4"/>
    <w:rsid w:val="00F03AA1"/>
    <w:rsid w:val="00F1136D"/>
    <w:rsid w:val="00F13492"/>
    <w:rsid w:val="00F1575C"/>
    <w:rsid w:val="00F15FB0"/>
    <w:rsid w:val="00F16C3A"/>
    <w:rsid w:val="00F17967"/>
    <w:rsid w:val="00F21042"/>
    <w:rsid w:val="00F2188B"/>
    <w:rsid w:val="00F331D0"/>
    <w:rsid w:val="00F36EC8"/>
    <w:rsid w:val="00F37075"/>
    <w:rsid w:val="00F3708E"/>
    <w:rsid w:val="00F4161F"/>
    <w:rsid w:val="00F44834"/>
    <w:rsid w:val="00F54BD7"/>
    <w:rsid w:val="00F55312"/>
    <w:rsid w:val="00F66618"/>
    <w:rsid w:val="00F717DE"/>
    <w:rsid w:val="00F72C04"/>
    <w:rsid w:val="00F72CD2"/>
    <w:rsid w:val="00F73E2A"/>
    <w:rsid w:val="00F75A44"/>
    <w:rsid w:val="00F76FEB"/>
    <w:rsid w:val="00F77206"/>
    <w:rsid w:val="00F839D1"/>
    <w:rsid w:val="00F85A56"/>
    <w:rsid w:val="00F93F12"/>
    <w:rsid w:val="00F9580B"/>
    <w:rsid w:val="00F95DC6"/>
    <w:rsid w:val="00FA04C8"/>
    <w:rsid w:val="00FA121A"/>
    <w:rsid w:val="00FB0A83"/>
    <w:rsid w:val="00FB2C5D"/>
    <w:rsid w:val="00FB6508"/>
    <w:rsid w:val="00FC19F3"/>
    <w:rsid w:val="00FC6D78"/>
    <w:rsid w:val="00FD16DB"/>
    <w:rsid w:val="00FD5953"/>
    <w:rsid w:val="00FE1267"/>
    <w:rsid w:val="00FE1281"/>
    <w:rsid w:val="00FE3C29"/>
    <w:rsid w:val="00FE4593"/>
    <w:rsid w:val="00FE4871"/>
    <w:rsid w:val="00FE4E7C"/>
    <w:rsid w:val="00FF5A83"/>
    <w:rsid w:val="00FF5B6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12622">
      <w:bodyDiv w:val="1"/>
      <w:marLeft w:val="0"/>
      <w:marRight w:val="0"/>
      <w:marTop w:val="0"/>
      <w:marBottom w:val="0"/>
      <w:divBdr>
        <w:top w:val="none" w:sz="0" w:space="0" w:color="auto"/>
        <w:left w:val="none" w:sz="0" w:space="0" w:color="auto"/>
        <w:bottom w:val="none" w:sz="0" w:space="0" w:color="auto"/>
        <w:right w:val="none" w:sz="0" w:space="0" w:color="auto"/>
      </w:divBdr>
      <w:divsChild>
        <w:div w:id="1863280794">
          <w:marLeft w:val="0"/>
          <w:marRight w:val="0"/>
          <w:marTop w:val="0"/>
          <w:marBottom w:val="0"/>
          <w:divBdr>
            <w:top w:val="none" w:sz="0" w:space="0" w:color="auto"/>
            <w:left w:val="none" w:sz="0" w:space="0" w:color="auto"/>
            <w:bottom w:val="none" w:sz="0" w:space="0" w:color="auto"/>
            <w:right w:val="none" w:sz="0" w:space="0" w:color="auto"/>
          </w:divBdr>
          <w:divsChild>
            <w:div w:id="86667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33356">
      <w:bodyDiv w:val="1"/>
      <w:marLeft w:val="0"/>
      <w:marRight w:val="0"/>
      <w:marTop w:val="0"/>
      <w:marBottom w:val="0"/>
      <w:divBdr>
        <w:top w:val="none" w:sz="0" w:space="0" w:color="auto"/>
        <w:left w:val="none" w:sz="0" w:space="0" w:color="auto"/>
        <w:bottom w:val="none" w:sz="0" w:space="0" w:color="auto"/>
        <w:right w:val="none" w:sz="0" w:space="0" w:color="auto"/>
      </w:divBdr>
      <w:divsChild>
        <w:div w:id="1252272211">
          <w:marLeft w:val="0"/>
          <w:marRight w:val="0"/>
          <w:marTop w:val="0"/>
          <w:marBottom w:val="0"/>
          <w:divBdr>
            <w:top w:val="none" w:sz="0" w:space="0" w:color="auto"/>
            <w:left w:val="none" w:sz="0" w:space="0" w:color="auto"/>
            <w:bottom w:val="none" w:sz="0" w:space="0" w:color="auto"/>
            <w:right w:val="none" w:sz="0" w:space="0" w:color="auto"/>
          </w:divBdr>
          <w:divsChild>
            <w:div w:id="6739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507140975">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954410127">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584290995">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eader" Target="header4.xml"/><Relationship Id="rId42" Type="http://schemas.openxmlformats.org/officeDocument/2006/relationships/hyperlink" Target="https://github.com/btabuenca/Android/blob/fba9c5f0b1a98ef2b662da04e329591e4ac9e86a/workspaceAndroidStudio/BroadcastReceiverTest/app/build.gradle" TargetMode="External"/><Relationship Id="rId47" Type="http://schemas.openxmlformats.org/officeDocument/2006/relationships/hyperlink" Target="https://github.com/tardisfromtornspace/SBC_22_M_01/blob/08513953429cdc7efc440db3a7f16a2977df49df/simple/main/main.c" TargetMode="External"/><Relationship Id="rId50" Type="http://schemas.openxmlformats.org/officeDocument/2006/relationships/hyperlink" Target="https://github.com/tardisfromtornspace/SBC_22_M_01/blob/08513953429cdc7efc440db3a7f16a2977df49df/simple/main/main.c" TargetMode="External"/><Relationship Id="rId55" Type="http://schemas.openxmlformats.org/officeDocument/2006/relationships/hyperlink" Target="https://github.com/tardisfromtornspace/SBC_22_M_01/blob/08513953429cdc7efc440db3a7f16a2977df49df/simple/main/main.c" TargetMode="External"/><Relationship Id="rId63" Type="http://schemas.openxmlformats.org/officeDocument/2006/relationships/hyperlink" Target="https://github.com/tardisfromtornspace/SBC_22_M_01/blob/08513953429cdc7efc440db3a7f16a2977df49df/simple/main/main.c"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4.PNG"/><Relationship Id="rId11" Type="http://schemas.openxmlformats.org/officeDocument/2006/relationships/hyperlink" Target="ismael.carrascol@alumnos.upm.es"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4.xml"/><Relationship Id="rId40" Type="http://schemas.openxmlformats.org/officeDocument/2006/relationships/image" Target="media/image20.png"/><Relationship Id="rId45" Type="http://schemas.openxmlformats.org/officeDocument/2006/relationships/hyperlink" Target="https://github.com/tardisfromtornspace/SBC_22_M_01/blob/08513953429cdc7efc440db3a7f16a2977df49df/simple/components/ssd1306/ssd1306.c" TargetMode="External"/><Relationship Id="rId53" Type="http://schemas.openxmlformats.org/officeDocument/2006/relationships/hyperlink" Target="https://github.com/tardisfromtornspace/SBC_22_M_01/blob/08513953429cdc7efc440db3a7f16a2977df49df/simple/main/main.c" TargetMode="External"/><Relationship Id="rId58" Type="http://schemas.openxmlformats.org/officeDocument/2006/relationships/hyperlink" Target="https://github.com/tardisfromtornspace/SBC_22_M_01/blob/08513953429cdc7efc440db3a7f16a2977df49df/simple/main/main.c" TargetMode="External"/><Relationship Id="rId66" Type="http://schemas.openxmlformats.org/officeDocument/2006/relationships/hyperlink" Target="https://github.com/tardisfromtornspace/SBC_22_M_01/blob/08513953429cdc7efc440db3a7f16a2977df49df/simple/main/main.c" TargetMode="External"/><Relationship Id="rId5" Type="http://schemas.openxmlformats.org/officeDocument/2006/relationships/webSettings" Target="webSettings.xml"/><Relationship Id="rId61" Type="http://schemas.openxmlformats.org/officeDocument/2006/relationships/hyperlink" Target="https://github.com/tardisfromtornspace/SBC_22_M_01/blob/08513953429cdc7efc440db3a7f16a2977df49df/simple/main/main.c" TargetMode="External"/><Relationship Id="rId19" Type="http://schemas.openxmlformats.org/officeDocument/2006/relationships/image" Target="media/image4.png"/><Relationship Id="rId14" Type="http://schemas.openxmlformats.org/officeDocument/2006/relationships/header" Target="header1.xm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oter" Target="footer3.xml"/><Relationship Id="rId43" Type="http://schemas.openxmlformats.org/officeDocument/2006/relationships/hyperlink" Target="https://github.com/tardisfromtornspace/SBC_22_M_01/tree/main/simple" TargetMode="External"/><Relationship Id="rId48" Type="http://schemas.openxmlformats.org/officeDocument/2006/relationships/hyperlink" Target="https://github.com/tardisfromtornspace/SBC_22_M_01/blob/08513953429cdc7efc440db3a7f16a2977df49df/simple/main/main.c" TargetMode="External"/><Relationship Id="rId56" Type="http://schemas.openxmlformats.org/officeDocument/2006/relationships/hyperlink" Target="https://github.com/tardisfromtornspace/SBC_22_M_01/blob/08513953429cdc7efc440db3a7f16a2977df49df/simple/main/main.c" TargetMode="External"/><Relationship Id="rId64" Type="http://schemas.openxmlformats.org/officeDocument/2006/relationships/hyperlink" Target="https://github.com/tardisfromtornspace/SBC_22_M_01/blob/08513953429cdc7efc440db3a7f16a2977df49df/simple/main/main.c" TargetMode="External"/><Relationship Id="rId8" Type="http://schemas.openxmlformats.org/officeDocument/2006/relationships/hyperlink" Target="https://upm365.sharepoint.com/sites/SBC22M01" TargetMode="External"/><Relationship Id="rId51" Type="http://schemas.openxmlformats.org/officeDocument/2006/relationships/hyperlink" Target="https://github.com/tardisfromtornspace/SBC_22_M_01/blob/08513953429cdc7efc440db3a7f16a2977df49df/simple/main/main.c" TargetMode="External"/><Relationship Id="rId3" Type="http://schemas.openxmlformats.org/officeDocument/2006/relationships/styles" Target="styles.xml"/><Relationship Id="rId12" Type="http://schemas.openxmlformats.org/officeDocument/2006/relationships/hyperlink" Target="mailto:raul.parla.mota@alumnos.upm.es" TargetMode="External"/><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hyperlink" Target="https://evowall.com/co2-un-riesgo-evidente-en-la-vivienda/" TargetMode="External"/><Relationship Id="rId38" Type="http://schemas.openxmlformats.org/officeDocument/2006/relationships/image" Target="media/image18.png"/><Relationship Id="rId46" Type="http://schemas.openxmlformats.org/officeDocument/2006/relationships/hyperlink" Target="https://github.com/tardisfromtornspace/SBC_22_M_01/blob/661ea3224f9320f38c3634cac50292e4f2267927/ota/esp32-ota/main/main.c" TargetMode="External"/><Relationship Id="rId59" Type="http://schemas.openxmlformats.org/officeDocument/2006/relationships/hyperlink" Target="https://github.com/tardisfromtornspace/SBC_22_M_01/blob/08513953429cdc7efc440db3a7f16a2977df49df/simple/main/main.c" TargetMode="External"/><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1.png"/><Relationship Id="rId54" Type="http://schemas.openxmlformats.org/officeDocument/2006/relationships/hyperlink" Target="https://github.com/tardisfromtornspace/SBC_22_M_01/blob/08513953429cdc7efc440db3a7f16a2977df49df/simple/main/main.c" TargetMode="External"/><Relationship Id="rId62" Type="http://schemas.openxmlformats.org/officeDocument/2006/relationships/hyperlink" Target="https://github.com/tardisfromtornspace/SBC_22_M_01/blob/08513953429cdc7efc440db3a7f16a2977df49df/simple/main/main.c"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5.xml"/><Relationship Id="rId49" Type="http://schemas.openxmlformats.org/officeDocument/2006/relationships/hyperlink" Target="https://github.com/tardisfromtornspace/SBC_22_M_01/blob/08513953429cdc7efc440db3a7f16a2977df49df/simple/main/main.c" TargetMode="External"/><Relationship Id="rId57" Type="http://schemas.openxmlformats.org/officeDocument/2006/relationships/hyperlink" Target="https://github.com/tardisfromtornspace/SBC_22_M_01/blob/08513953429cdc7efc440db3a7f16a2977df49df/simple/main/main.c" TargetMode="External"/><Relationship Id="rId10" Type="http://schemas.openxmlformats.org/officeDocument/2006/relationships/hyperlink" Target="alejandro.serranol@alumnos.upm.es" TargetMode="External"/><Relationship Id="rId31" Type="http://schemas.openxmlformats.org/officeDocument/2006/relationships/image" Target="media/image16.png"/><Relationship Id="rId44" Type="http://schemas.openxmlformats.org/officeDocument/2006/relationships/hyperlink" Target="https://github.com/tardisfromtornspace/SBC_22_M_01/blob/8ef4beb11bd3d9e9c73ab4b9fb0adb6a39717e43/simple/components/sh2lib/sh2lib.c" TargetMode="External"/><Relationship Id="rId52" Type="http://schemas.openxmlformats.org/officeDocument/2006/relationships/hyperlink" Target="https://github.com/tardisfromtornspace/SBC_22_M_01/blob/08513953429cdc7efc440db3a7f16a2977df49df/simple/main/main.c" TargetMode="External"/><Relationship Id="rId60" Type="http://schemas.openxmlformats.org/officeDocument/2006/relationships/hyperlink" Target="https://github.com/tardisfromtornspace/SBC_22_M_01/blob/08513953429cdc7efc440db3a7f16a2977df49df/simple/main/main.c" TargetMode="External"/><Relationship Id="rId65" Type="http://schemas.openxmlformats.org/officeDocument/2006/relationships/hyperlink" Target="https://github.com/tardisfromtornspace/SBC_22_M_01/blob/08513953429cdc7efc440db3a7f16a2977df49df/simple/main/main.c"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mailto:alejandro.rinon.reneo@alumnos.upm.es" TargetMode="External"/><Relationship Id="rId18" Type="http://schemas.openxmlformats.org/officeDocument/2006/relationships/header" Target="header3.xml"/><Relationship Id="rId39" Type="http://schemas.openxmlformats.org/officeDocument/2006/relationships/image" Target="media/image19.png"/></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18</b:RefOrder>
  </b:Source>
  <b:Source>
    <b:Tag>IEE11</b:Tag>
    <b:SourceType>Report</b:SourceType>
    <b:Guid>{8086F280-A60E-423B-90CF-FE44B8276D00}</b:Guid>
    <b:Title>IEEE Standard VHDL Language Reference Manual - Redline</b:Title>
    <b:Year>2011</b:Year>
    <b:Publisher>publisher not identified</b:Publisher>
    <b:RefOrder>19</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20</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6</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7</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8</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9</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13</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14</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15</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16</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17</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1</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21</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22</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0</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2</b:RefOrder>
  </b:Source>
</b:Sources>
</file>

<file path=customXml/itemProps1.xml><?xml version="1.0" encoding="utf-8"?>
<ds:datastoreItem xmlns:ds="http://schemas.openxmlformats.org/officeDocument/2006/customXml" ds:itemID="{9E343501-C701-40DC-9A50-106F8E0A1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35</Pages>
  <Words>7354</Words>
  <Characters>40450</Characters>
  <Application>Microsoft Office Word</Application>
  <DocSecurity>0</DocSecurity>
  <Lines>337</Lines>
  <Paragraphs>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77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259</cp:revision>
  <cp:lastPrinted>2018-04-26T14:23:00Z</cp:lastPrinted>
  <dcterms:created xsi:type="dcterms:W3CDTF">2022-12-01T12:38:00Z</dcterms:created>
  <dcterms:modified xsi:type="dcterms:W3CDTF">2022-12-07T15:53:00Z</dcterms:modified>
  <cp:category/>
</cp:coreProperties>
</file>